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038C4" w:rsidRDefault="008038C4" w:rsidP="008E24AA">
      <w:pPr>
        <w:spacing w:after="0" w:line="312" w:lineRule="auto"/>
        <w:rPr>
          <w:rFonts w:ascii="Minion" w:eastAsia="Microsoft JhengHei UI" w:hAnsi="Minion" w:cs="Times New Roman"/>
          <w:b/>
          <w:bCs/>
          <w:sz w:val="48"/>
          <w:szCs w:val="48"/>
        </w:rPr>
      </w:pPr>
    </w:p>
    <w:p w:rsidR="008038C4" w:rsidRDefault="008038C4" w:rsidP="008E24AA">
      <w:pPr>
        <w:spacing w:after="0" w:line="312" w:lineRule="auto"/>
        <w:rPr>
          <w:rFonts w:ascii="Minion" w:eastAsia="Microsoft JhengHei UI" w:hAnsi="Minion" w:cs="Times New Roman"/>
          <w:b/>
          <w:bCs/>
          <w:sz w:val="48"/>
          <w:szCs w:val="48"/>
        </w:rPr>
      </w:pPr>
    </w:p>
    <w:p w:rsidR="008038C4" w:rsidRPr="00B11F70" w:rsidRDefault="008038C4" w:rsidP="00C13357">
      <w:pPr>
        <w:spacing w:after="0" w:line="360" w:lineRule="auto"/>
        <w:rPr>
          <w:rFonts w:ascii="Minion" w:eastAsia="Microsoft JhengHei UI" w:hAnsi="Minion" w:cs="Times New Roman"/>
          <w:b/>
          <w:bCs/>
          <w:sz w:val="48"/>
          <w:szCs w:val="48"/>
        </w:rPr>
      </w:pPr>
      <w:r w:rsidRPr="00B11F70">
        <w:rPr>
          <w:rFonts w:ascii="Minion" w:eastAsia="Microsoft JhengHei UI" w:hAnsi="Minion" w:cs="Times New Roman"/>
          <w:b/>
          <w:bCs/>
          <w:sz w:val="48"/>
          <w:szCs w:val="48"/>
        </w:rPr>
        <w:t>Supplementary appendix</w:t>
      </w:r>
    </w:p>
    <w:p w:rsidR="008038C4" w:rsidRPr="00B11F70" w:rsidRDefault="008038C4" w:rsidP="00C13357">
      <w:pPr>
        <w:spacing w:after="0" w:line="360" w:lineRule="auto"/>
        <w:rPr>
          <w:rFonts w:ascii="Minion" w:hAnsi="Minion" w:cs="Times New Roman"/>
          <w:sz w:val="40"/>
          <w:szCs w:val="40"/>
          <w:shd w:val="clear" w:color="auto" w:fill="FFFFFF"/>
        </w:rPr>
      </w:pPr>
    </w:p>
    <w:p w:rsidR="008038C4" w:rsidRPr="00090DBE" w:rsidRDefault="008038C4" w:rsidP="00C13357">
      <w:pPr>
        <w:autoSpaceDE w:val="0"/>
        <w:autoSpaceDN w:val="0"/>
        <w:adjustRightInd w:val="0"/>
        <w:spacing w:after="0" w:line="360" w:lineRule="auto"/>
        <w:rPr>
          <w:rFonts w:ascii="Candara" w:eastAsia="Microsoft JhengHei UI" w:hAnsi="Candara" w:cs="Times New Roman"/>
          <w:b/>
          <w:bCs/>
          <w:szCs w:val="22"/>
        </w:rPr>
      </w:pPr>
      <w:r w:rsidRPr="00090DBE">
        <w:rPr>
          <w:rFonts w:ascii="Minion" w:hAnsi="Minion" w:cs="Times New Roman"/>
          <w:b/>
          <w:bCs/>
          <w:sz w:val="32"/>
          <w:szCs w:val="32"/>
          <w:shd w:val="clear" w:color="auto" w:fill="FFFFFF"/>
        </w:rPr>
        <w:t xml:space="preserve">A Systematic Review of </w:t>
      </w:r>
      <w:r w:rsidR="0002098A">
        <w:rPr>
          <w:rFonts w:ascii="Minion" w:hAnsi="Minion" w:cs="Times New Roman"/>
          <w:b/>
          <w:bCs/>
          <w:sz w:val="32"/>
          <w:szCs w:val="32"/>
          <w:shd w:val="clear" w:color="auto" w:fill="FFFFFF"/>
        </w:rPr>
        <w:t xml:space="preserve">the </w:t>
      </w:r>
      <w:r w:rsidRPr="00090DBE">
        <w:rPr>
          <w:rFonts w:ascii="Minion" w:hAnsi="Minion" w:cs="Times New Roman"/>
          <w:b/>
          <w:bCs/>
          <w:sz w:val="32"/>
          <w:szCs w:val="32"/>
          <w:shd w:val="clear" w:color="auto" w:fill="FFFFFF"/>
        </w:rPr>
        <w:t>Burden of Multidrug-resistant Healthcare-associated Infection</w:t>
      </w:r>
      <w:r w:rsidR="0002098A">
        <w:rPr>
          <w:rFonts w:ascii="Minion" w:hAnsi="Minion" w:cs="Times New Roman"/>
          <w:b/>
          <w:bCs/>
          <w:sz w:val="32"/>
          <w:szCs w:val="32"/>
          <w:shd w:val="clear" w:color="auto" w:fill="FFFFFF"/>
        </w:rPr>
        <w:t>s</w:t>
      </w:r>
      <w:r w:rsidRPr="00090DBE">
        <w:rPr>
          <w:rFonts w:ascii="Minion" w:hAnsi="Minion" w:cs="Times New Roman"/>
          <w:b/>
          <w:bCs/>
          <w:sz w:val="32"/>
          <w:szCs w:val="32"/>
          <w:shd w:val="clear" w:color="auto" w:fill="FFFFFF"/>
        </w:rPr>
        <w:t xml:space="preserve"> among Intensive Care Unit Patients in Southeast Asia: The Rise of Multidrug-resistant </w:t>
      </w:r>
      <w:r w:rsidRPr="00090DBE">
        <w:rPr>
          <w:rFonts w:ascii="Minion" w:hAnsi="Minion" w:cs="Times New Roman"/>
          <w:b/>
          <w:bCs/>
          <w:i/>
          <w:iCs/>
          <w:sz w:val="32"/>
          <w:szCs w:val="32"/>
          <w:shd w:val="clear" w:color="auto" w:fill="FFFFFF"/>
        </w:rPr>
        <w:t>Acinetobacter baumannii</w:t>
      </w:r>
    </w:p>
    <w:p w:rsidR="008038C4" w:rsidRPr="006D6AFE" w:rsidRDefault="008038C4" w:rsidP="00C13357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UI" w:hAnsi="Times New Roman" w:cs="Times New Roman"/>
          <w:b/>
          <w:bCs/>
          <w:sz w:val="24"/>
          <w:szCs w:val="24"/>
        </w:rPr>
      </w:pPr>
    </w:p>
    <w:p w:rsidR="0002098A" w:rsidRDefault="008038C4" w:rsidP="00C13357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UI" w:hAnsi="Times New Roman" w:cs="Times New Roman"/>
          <w:sz w:val="24"/>
          <w:szCs w:val="24"/>
        </w:rPr>
      </w:pPr>
      <w:r w:rsidRPr="006D6AFE">
        <w:rPr>
          <w:rFonts w:ascii="Times New Roman" w:eastAsia="Microsoft JhengHei UI" w:hAnsi="Times New Roman" w:cs="Times New Roman"/>
          <w:sz w:val="24"/>
          <w:szCs w:val="24"/>
        </w:rPr>
        <w:t xml:space="preserve">Nattawat Teerawattanapong, Pornpansa Panich, Disorn Kulpokin, Siriwat Na Ranong, </w:t>
      </w:r>
    </w:p>
    <w:p w:rsidR="008038C4" w:rsidRPr="006D6AFE" w:rsidRDefault="008038C4" w:rsidP="00C13357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UI" w:hAnsi="Times New Roman" w:cs="Times New Roman"/>
          <w:sz w:val="24"/>
          <w:szCs w:val="24"/>
        </w:rPr>
      </w:pPr>
      <w:r w:rsidRPr="006D6AFE">
        <w:rPr>
          <w:rFonts w:ascii="Times New Roman" w:eastAsia="Microsoft JhengHei UI" w:hAnsi="Times New Roman" w:cs="Times New Roman"/>
          <w:sz w:val="24"/>
          <w:szCs w:val="24"/>
        </w:rPr>
        <w:t>Khachen Kongpakwattana, Atibodi Saksinanon, Bey-Hing Goh, Learn-Han Lee,</w:t>
      </w:r>
    </w:p>
    <w:p w:rsidR="008038C4" w:rsidRPr="006D6AFE" w:rsidRDefault="008038C4" w:rsidP="00C13357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UI" w:hAnsi="Times New Roman" w:cs="Times New Roman"/>
          <w:sz w:val="24"/>
          <w:szCs w:val="24"/>
        </w:rPr>
      </w:pPr>
      <w:r w:rsidRPr="006D6AFE">
        <w:rPr>
          <w:rFonts w:ascii="Times New Roman" w:eastAsia="Microsoft JhengHei UI" w:hAnsi="Times New Roman" w:cs="Times New Roman"/>
          <w:sz w:val="24"/>
          <w:szCs w:val="24"/>
        </w:rPr>
        <w:t>Anucha Apisarnthanarak, Nathorn Chaiyakunapruk</w:t>
      </w:r>
    </w:p>
    <w:p w:rsidR="008038C4" w:rsidRPr="006D6AFE" w:rsidRDefault="008038C4" w:rsidP="00C13357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UI" w:hAnsi="Times New Roman" w:cs="Times New Roman"/>
          <w:sz w:val="24"/>
          <w:szCs w:val="24"/>
        </w:rPr>
      </w:pPr>
    </w:p>
    <w:p w:rsidR="008038C4" w:rsidRPr="006D6AFE" w:rsidRDefault="008038C4" w:rsidP="00C13357">
      <w:pPr>
        <w:autoSpaceDE w:val="0"/>
        <w:autoSpaceDN w:val="0"/>
        <w:adjustRightInd w:val="0"/>
        <w:spacing w:after="0" w:line="360" w:lineRule="auto"/>
        <w:rPr>
          <w:rFonts w:ascii="Times New Roman" w:eastAsia="Microsoft JhengHei UI" w:hAnsi="Times New Roman" w:cs="Times New Roman"/>
          <w:sz w:val="24"/>
          <w:szCs w:val="24"/>
        </w:rPr>
      </w:pPr>
      <w:r w:rsidRPr="006D6AFE">
        <w:rPr>
          <w:rFonts w:ascii="Times New Roman" w:eastAsia="Microsoft JhengHei UI" w:hAnsi="Times New Roman" w:cs="Times New Roman"/>
          <w:sz w:val="24"/>
          <w:szCs w:val="24"/>
        </w:rPr>
        <w:t>September 30</w:t>
      </w:r>
      <w:r w:rsidRPr="006D6AFE">
        <w:rPr>
          <w:rFonts w:ascii="Times New Roman" w:eastAsia="Microsoft JhengHei UI" w:hAnsi="Times New Roman" w:cs="Times New Roman"/>
          <w:sz w:val="24"/>
          <w:szCs w:val="24"/>
          <w:vertAlign w:val="superscript"/>
        </w:rPr>
        <w:t>th</w:t>
      </w:r>
      <w:r w:rsidRPr="006D6AFE">
        <w:rPr>
          <w:rFonts w:ascii="Times New Roman" w:eastAsia="Microsoft JhengHei UI" w:hAnsi="Times New Roman" w:cs="Times New Roman"/>
          <w:sz w:val="24"/>
          <w:szCs w:val="24"/>
        </w:rPr>
        <w:t>, 2017</w:t>
      </w:r>
    </w:p>
    <w:p w:rsidR="008038C4" w:rsidRDefault="008038C4" w:rsidP="008E24AA">
      <w:pPr>
        <w:autoSpaceDE w:val="0"/>
        <w:autoSpaceDN w:val="0"/>
        <w:adjustRightInd w:val="0"/>
        <w:spacing w:after="0" w:line="312" w:lineRule="auto"/>
        <w:rPr>
          <w:rFonts w:ascii="Times New Roman" w:eastAsia="Microsoft JhengHei UI" w:hAnsi="Times New Roman" w:cs="Times New Roman"/>
          <w:sz w:val="28"/>
        </w:rPr>
      </w:pPr>
    </w:p>
    <w:p w:rsidR="008038C4" w:rsidRPr="008038C4" w:rsidRDefault="008038C4" w:rsidP="008E24AA">
      <w:pPr>
        <w:autoSpaceDE w:val="0"/>
        <w:autoSpaceDN w:val="0"/>
        <w:adjustRightInd w:val="0"/>
        <w:spacing w:after="0" w:line="312" w:lineRule="auto"/>
        <w:rPr>
          <w:rFonts w:ascii="Times New Roman" w:eastAsia="Microsoft JhengHei UI" w:hAnsi="Times New Roman" w:cs="Times New Roman"/>
          <w:sz w:val="28"/>
        </w:rPr>
        <w:sectPr w:rsidR="008038C4" w:rsidRPr="008038C4" w:rsidSect="0046676B">
          <w:footerReference w:type="default" r:id="rId8"/>
          <w:pgSz w:w="11906" w:h="16838"/>
          <w:pgMar w:top="851" w:right="851" w:bottom="851" w:left="1134" w:header="708" w:footer="708" w:gutter="0"/>
          <w:cols w:space="708"/>
          <w:docGrid w:linePitch="360"/>
        </w:sectPr>
      </w:pPr>
    </w:p>
    <w:p w:rsidR="00F265D6" w:rsidRDefault="00F265D6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of content</w:t>
      </w:r>
      <w:r w:rsidR="0012523B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:rsidR="0012523B" w:rsidRPr="0012523B" w:rsidRDefault="0012523B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270"/>
        <w:gridCol w:w="8336"/>
        <w:gridCol w:w="531"/>
      </w:tblGrid>
      <w:tr w:rsidR="0012523B" w:rsidTr="00F80EF0">
        <w:trPr>
          <w:trHeight w:val="397"/>
        </w:trPr>
        <w:tc>
          <w:tcPr>
            <w:tcW w:w="1270" w:type="dxa"/>
            <w:vAlign w:val="center"/>
          </w:tcPr>
          <w:p w:rsidR="0012523B" w:rsidRPr="0012523B" w:rsidRDefault="00362939" w:rsidP="0012523B">
            <w:pPr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ppendix 1</w:t>
            </w:r>
          </w:p>
        </w:tc>
        <w:tc>
          <w:tcPr>
            <w:tcW w:w="8336" w:type="dxa"/>
            <w:vAlign w:val="center"/>
          </w:tcPr>
          <w:p w:rsidR="0012523B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62939">
              <w:rPr>
                <w:rFonts w:ascii="Times New Roman" w:hAnsi="Times New Roman" w:cs="Times New Roman"/>
                <w:sz w:val="20"/>
                <w:szCs w:val="20"/>
              </w:rPr>
              <w:t>Search strategie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………………….......</w:t>
            </w:r>
          </w:p>
        </w:tc>
        <w:tc>
          <w:tcPr>
            <w:tcW w:w="531" w:type="dxa"/>
            <w:vAlign w:val="center"/>
          </w:tcPr>
          <w:p w:rsidR="0012523B" w:rsidRPr="0012523B" w:rsidRDefault="00362939" w:rsidP="0012523B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Pr="0012523B" w:rsidRDefault="00362939" w:rsidP="001C202C">
            <w:pPr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   </w:t>
            </w:r>
            <w:r w:rsidRPr="0012523B">
              <w:rPr>
                <w:rFonts w:ascii="Times New Roman" w:hAnsi="Times New Roman"/>
                <w:sz w:val="20"/>
                <w:szCs w:val="20"/>
              </w:rPr>
              <w:t>eTable 1.1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C202C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Search algorithm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………………….....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12523B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Default="00362939" w:rsidP="001C202C">
            <w:pPr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ppendix 2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C202C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62939">
              <w:rPr>
                <w:rFonts w:ascii="Times New Roman" w:hAnsi="Times New Roman" w:cs="Times New Roman"/>
                <w:sz w:val="20"/>
                <w:szCs w:val="20"/>
              </w:rPr>
              <w:t>Description of included studie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………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12523B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</w:t>
            </w: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eTable 2.1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Description of included studie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………</w:t>
            </w: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12523B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ppendix 3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62939">
              <w:rPr>
                <w:rFonts w:ascii="Times New Roman" w:hAnsi="Times New Roman" w:cs="Times New Roman"/>
                <w:sz w:val="20"/>
                <w:szCs w:val="20"/>
              </w:rPr>
              <w:t>Quality assessment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…………………..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4B0D43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4B0D43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Pr="0012523B" w:rsidRDefault="00362939" w:rsidP="00516462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e</w:t>
            </w: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 xml:space="preserve">Tabl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516462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Quality assessment of studie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………...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12523B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4B0D43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ppendix 4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62939">
              <w:rPr>
                <w:rFonts w:ascii="Times New Roman" w:hAnsi="Times New Roman" w:cs="Times New Roman"/>
                <w:sz w:val="20"/>
                <w:szCs w:val="20"/>
              </w:rPr>
              <w:t>Cumulative incidence and prevalence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…………………..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4B0D43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4B0D4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Pr="0012523B" w:rsidRDefault="00362939" w:rsidP="00516462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</w:t>
            </w: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 xml:space="preserve">eTabl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="00516462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Prevalence rate of HAI due to MDRO in Southeast Asia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…………………</w:t>
            </w:r>
          </w:p>
        </w:tc>
        <w:tc>
          <w:tcPr>
            <w:tcW w:w="531" w:type="dxa"/>
            <w:vAlign w:val="center"/>
          </w:tcPr>
          <w:p w:rsidR="00362939" w:rsidRPr="0012523B" w:rsidRDefault="00362939" w:rsidP="0012523B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12523B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4B0D4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362939" w:rsidTr="00F80EF0">
        <w:trPr>
          <w:trHeight w:val="397"/>
        </w:trPr>
        <w:tc>
          <w:tcPr>
            <w:tcW w:w="1270" w:type="dxa"/>
            <w:vAlign w:val="center"/>
          </w:tcPr>
          <w:p w:rsidR="00362939" w:rsidRPr="0012523B" w:rsidRDefault="00362939" w:rsidP="00B01218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Appendix </w:t>
            </w:r>
            <w:r w:rsidR="00B0121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8336" w:type="dxa"/>
            <w:vAlign w:val="center"/>
          </w:tcPr>
          <w:p w:rsidR="00362939" w:rsidRPr="0012523B" w:rsidRDefault="00362939" w:rsidP="0012523B">
            <w:pPr>
              <w:spacing w:line="312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62939">
              <w:rPr>
                <w:rFonts w:ascii="Times New Roman" w:hAnsi="Times New Roman" w:cs="Times New Roman"/>
                <w:sz w:val="20"/>
                <w:szCs w:val="20"/>
              </w:rPr>
              <w:t>References of included studies</w:t>
            </w:r>
            <w:r w:rsidR="00F80EF0">
              <w:rPr>
                <w:rFonts w:ascii="Times New Roman" w:hAnsi="Times New Roman" w:cs="Times New Roman"/>
                <w:sz w:val="20"/>
                <w:szCs w:val="20"/>
              </w:rPr>
              <w:t>…………………………….…………………………….……………...</w:t>
            </w:r>
          </w:p>
        </w:tc>
        <w:tc>
          <w:tcPr>
            <w:tcW w:w="531" w:type="dxa"/>
            <w:vAlign w:val="center"/>
          </w:tcPr>
          <w:p w:rsidR="00362939" w:rsidRPr="0012523B" w:rsidRDefault="004B0D43" w:rsidP="00A50EF2">
            <w:pPr>
              <w:spacing w:line="312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A50EF2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</w:tbl>
    <w:p w:rsidR="00362939" w:rsidRDefault="00362939" w:rsidP="0012523B">
      <w:pPr>
        <w:spacing w:after="0" w:line="312" w:lineRule="auto"/>
        <w:rPr>
          <w:rFonts w:ascii="Times New Roman" w:hAnsi="Times New Roman" w:cs="Times New Roman"/>
          <w:b/>
          <w:bCs/>
          <w:sz w:val="24"/>
          <w:szCs w:val="24"/>
        </w:rPr>
        <w:sectPr w:rsidR="00362939" w:rsidSect="0046676B">
          <w:pgSz w:w="11906" w:h="16838"/>
          <w:pgMar w:top="851" w:right="851" w:bottom="851" w:left="1134" w:header="708" w:footer="708" w:gutter="0"/>
          <w:cols w:space="708"/>
          <w:docGrid w:linePitch="360"/>
        </w:sectPr>
      </w:pPr>
    </w:p>
    <w:p w:rsidR="007D2F8E" w:rsidRPr="00540E09" w:rsidRDefault="007D2F8E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40E09"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1</w:t>
      </w:r>
    </w:p>
    <w:p w:rsidR="007D2F8E" w:rsidRPr="00540E09" w:rsidRDefault="007D2F8E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40E09">
        <w:rPr>
          <w:rFonts w:ascii="Times New Roman" w:hAnsi="Times New Roman" w:cs="Times New Roman"/>
          <w:b/>
          <w:bCs/>
          <w:sz w:val="24"/>
          <w:szCs w:val="24"/>
        </w:rPr>
        <w:t>Search strategies</w:t>
      </w:r>
    </w:p>
    <w:p w:rsidR="007D2F8E" w:rsidRPr="007D2F8E" w:rsidRDefault="007D2F8E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:rsidR="007D2F8E" w:rsidRPr="007D2F8E" w:rsidRDefault="007D2F8E" w:rsidP="008E24AA">
      <w:pPr>
        <w:spacing w:after="0" w:line="312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7D2F8E">
        <w:rPr>
          <w:rFonts w:ascii="Times New Roman" w:hAnsi="Times New Roman" w:cs="Times New Roman"/>
          <w:b/>
          <w:bCs/>
          <w:sz w:val="20"/>
          <w:szCs w:val="20"/>
        </w:rPr>
        <w:t>eTable 1.1 Search algorithms</w:t>
      </w:r>
    </w:p>
    <w:p w:rsidR="007D2F8E" w:rsidRPr="000D747C" w:rsidRDefault="007D2F8E" w:rsidP="008E24AA">
      <w:pPr>
        <w:spacing w:after="0" w:line="312" w:lineRule="auto"/>
        <w:rPr>
          <w:rFonts w:ascii="Times New Roman" w:hAnsi="Times New Roman" w:cs="Times New Roman"/>
          <w:sz w:val="16"/>
          <w:szCs w:val="16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675"/>
        <w:gridCol w:w="9462"/>
      </w:tblGrid>
      <w:tr w:rsidR="0046676B" w:rsidRPr="0046676B" w:rsidTr="00C617C2">
        <w:trPr>
          <w:trHeight w:val="397"/>
          <w:tblHeader/>
        </w:trPr>
        <w:tc>
          <w:tcPr>
            <w:tcW w:w="333" w:type="pct"/>
            <w:shd w:val="clear" w:color="auto" w:fill="auto"/>
            <w:hideMark/>
          </w:tcPr>
          <w:p w:rsidR="0046676B" w:rsidRPr="0046676B" w:rsidRDefault="0046676B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667" w:type="pct"/>
            <w:shd w:val="clear" w:color="auto" w:fill="auto"/>
            <w:hideMark/>
          </w:tcPr>
          <w:p w:rsidR="0046676B" w:rsidRPr="0046676B" w:rsidRDefault="00AE63CC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AE63C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earch algorithm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cinetobacter baumannii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seudomonas aeruginos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Escherichia coli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Klebsiella pneumonia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terobacteriacea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aphylococc*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nterococc*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roorganism*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cteria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 OR #2 OR #3 OR #4 OR #5 OR #6 OR #7 OR #8 OR #9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Extended-spectrum beta-lactamas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Multidrug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Multidrug resis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ultiresistan*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ulti-resistan*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Extensively drug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Extensively drug resis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DR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Pandrug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Pandrug resis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DR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arbapenem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arbapenem resis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bapenemas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PC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olistin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2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olistin resistan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Polymyxin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Polymyxin resis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Methicillin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#3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Methicillin resistantance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Vancomycin-resistan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“Vancomycin resistance” 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RS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3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RS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RE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1 OR #12 OR #13 OR #14# OR 15 OR #16 OR #17# OR 18 OR #19 OR #20 OR #21 OR #22 OR #23 OR #24 OR #25 OR #26 OR #27 OR #28 OR #29 OR #30 OR #31 OR #32 OR #33 OR #34 OR #35 OR #36 OR #37 OR #38 OR #39 OR #40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Intensive care unit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ritically ill”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2 OR #43 OR #44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valenc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idenc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ICU stay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Hospital stay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Length of stay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rtality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atality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46 OR #47 OR #48 OR #49 OR #50 OR #51 OR #52 OR #53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Healthcare-associated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Hospital-acquired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Nosocomial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Device-associated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entral line-associated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Ventilator-associated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Catheter-associated”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55 OR #56 OR #57 OR #58 OR #59 OR #60 OR #61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fection*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Bloodstream infection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Bloodstream infections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cteraem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#6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cterem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pticaem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pticem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Urinary tract infection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Urinary tract infections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Surgical site infection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Surgical site infections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Wound infection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Wound infections”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63 OR #64 OR #65 OR #66 OR #67 OR #68 OR #69 OR #70 OR #71 OR #72 OR #73 OR #74 OR #75 OR #76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rm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runei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bod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“East Timor”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2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ones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3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os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4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5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yanmar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6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ilippines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7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8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</w:tr>
      <w:tr w:rsidR="000F63DF" w:rsidRPr="0046676B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89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etnam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90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78 OR #79 OR #80 OR #81 OR #82 OR #83 OR #84 OR #85 OR #86 OR #87 OR #88 OR #89</w:t>
            </w:r>
          </w:p>
        </w:tc>
      </w:tr>
      <w:tr w:rsidR="000F63DF" w:rsidRPr="007D2F8E" w:rsidTr="00C617C2">
        <w:trPr>
          <w:trHeight w:val="397"/>
        </w:trPr>
        <w:tc>
          <w:tcPr>
            <w:tcW w:w="333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91</w:t>
            </w:r>
          </w:p>
        </w:tc>
        <w:tc>
          <w:tcPr>
            <w:tcW w:w="4667" w:type="pct"/>
            <w:shd w:val="clear" w:color="auto" w:fill="auto"/>
            <w:hideMark/>
          </w:tcPr>
          <w:p w:rsidR="000F63DF" w:rsidRPr="0046676B" w:rsidRDefault="000F63DF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6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#10 AND #41 AND #45 AND #54 AND #62 AND #77 AND #90</w:t>
            </w:r>
          </w:p>
        </w:tc>
      </w:tr>
    </w:tbl>
    <w:p w:rsidR="0049222B" w:rsidRDefault="0049222B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  <w:sectPr w:rsidR="0049222B" w:rsidSect="0046676B">
          <w:pgSz w:w="11906" w:h="16838"/>
          <w:pgMar w:top="851" w:right="851" w:bottom="851" w:left="1134" w:header="708" w:footer="708" w:gutter="0"/>
          <w:cols w:space="708"/>
          <w:docGrid w:linePitch="360"/>
        </w:sectPr>
      </w:pPr>
    </w:p>
    <w:p w:rsidR="0049222B" w:rsidRPr="00540E09" w:rsidRDefault="0049222B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40E09"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2</w:t>
      </w:r>
    </w:p>
    <w:p w:rsidR="0049222B" w:rsidRPr="00540E09" w:rsidRDefault="0049222B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40E09">
        <w:rPr>
          <w:rFonts w:ascii="Times New Roman" w:hAnsi="Times New Roman" w:cs="Times New Roman"/>
          <w:b/>
          <w:bCs/>
          <w:sz w:val="24"/>
          <w:szCs w:val="24"/>
        </w:rPr>
        <w:t>Description of included studies</w:t>
      </w:r>
    </w:p>
    <w:p w:rsidR="0049222B" w:rsidRDefault="0049222B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</w:p>
    <w:p w:rsidR="0049222B" w:rsidRPr="0049222B" w:rsidRDefault="0049222B" w:rsidP="008E24AA">
      <w:pPr>
        <w:spacing w:after="0" w:line="312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49222B">
        <w:rPr>
          <w:rFonts w:ascii="Times New Roman" w:hAnsi="Times New Roman" w:cs="Times New Roman"/>
          <w:b/>
          <w:bCs/>
          <w:sz w:val="20"/>
          <w:szCs w:val="20"/>
        </w:rPr>
        <w:t xml:space="preserve">eTable 2.1 </w:t>
      </w:r>
      <w:r>
        <w:rPr>
          <w:rFonts w:ascii="Times New Roman" w:hAnsi="Times New Roman" w:cs="Times New Roman"/>
          <w:b/>
          <w:bCs/>
          <w:sz w:val="20"/>
          <w:szCs w:val="20"/>
        </w:rPr>
        <w:t>Description of included studies</w:t>
      </w:r>
    </w:p>
    <w:p w:rsidR="0049222B" w:rsidRPr="0049222B" w:rsidRDefault="0049222B" w:rsidP="008E24AA">
      <w:pPr>
        <w:spacing w:after="0" w:line="312" w:lineRule="auto"/>
        <w:rPr>
          <w:rFonts w:ascii="Times New Roman" w:hAnsi="Times New Roman" w:cs="Times New Roman"/>
          <w:sz w:val="16"/>
          <w:szCs w:val="16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514"/>
        <w:gridCol w:w="2045"/>
        <w:gridCol w:w="1302"/>
        <w:gridCol w:w="1302"/>
        <w:gridCol w:w="2392"/>
        <w:gridCol w:w="2392"/>
        <w:gridCol w:w="1105"/>
        <w:gridCol w:w="1105"/>
        <w:gridCol w:w="639"/>
        <w:gridCol w:w="639"/>
        <w:gridCol w:w="639"/>
        <w:gridCol w:w="639"/>
        <w:gridCol w:w="639"/>
      </w:tblGrid>
      <w:tr w:rsidR="008F3F14" w:rsidRPr="007D2F8E" w:rsidTr="008F3F14">
        <w:trPr>
          <w:cantSplit/>
          <w:trHeight w:val="1134"/>
          <w:tblHeader/>
        </w:trPr>
        <w:tc>
          <w:tcPr>
            <w:tcW w:w="167" w:type="pct"/>
            <w:shd w:val="clear" w:color="auto" w:fill="auto"/>
            <w:noWrap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D</w:t>
            </w:r>
          </w:p>
        </w:tc>
        <w:tc>
          <w:tcPr>
            <w:tcW w:w="666" w:type="pct"/>
            <w:shd w:val="clear" w:color="auto" w:fill="auto"/>
            <w:noWrap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irst author</w:t>
            </w:r>
          </w:p>
        </w:tc>
        <w:tc>
          <w:tcPr>
            <w:tcW w:w="424" w:type="pct"/>
            <w:shd w:val="clear" w:color="auto" w:fill="auto"/>
            <w:noWrap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Year of publication</w:t>
            </w:r>
          </w:p>
        </w:tc>
        <w:tc>
          <w:tcPr>
            <w:tcW w:w="424" w:type="pct"/>
            <w:shd w:val="clear" w:color="auto" w:fill="auto"/>
            <w:noWrap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untry of publication</w:t>
            </w:r>
          </w:p>
        </w:tc>
        <w:tc>
          <w:tcPr>
            <w:tcW w:w="779" w:type="pct"/>
            <w:shd w:val="clear" w:color="auto" w:fill="auto"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DRO</w:t>
            </w: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79" w:type="pct"/>
            <w:shd w:val="clear" w:color="auto" w:fill="auto"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HAI</w:t>
            </w: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360" w:type="pct"/>
            <w:shd w:val="clear" w:color="auto" w:fill="auto"/>
            <w:noWrap/>
            <w:vAlign w:val="center"/>
            <w:hideMark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ICU</w:t>
            </w: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360" w:type="pct"/>
            <w:vAlign w:val="center"/>
          </w:tcPr>
          <w:p w:rsidR="0065391D" w:rsidRPr="007D2F8E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</w:pPr>
            <w:r w:rsidRPr="0065391D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  <w:t>No. of patients</w:t>
            </w:r>
            <w:r w:rsidR="00FD60F3" w:rsidRPr="00FD60F3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  <w:vertAlign w:val="superscript"/>
              </w:rPr>
              <w:t>d</w:t>
            </w:r>
          </w:p>
        </w:tc>
        <w:tc>
          <w:tcPr>
            <w:tcW w:w="208" w:type="pct"/>
            <w:shd w:val="clear" w:color="auto" w:fill="auto"/>
            <w:noWrap/>
            <w:textDirection w:val="btLr"/>
            <w:vAlign w:val="center"/>
            <w:hideMark/>
          </w:tcPr>
          <w:p w:rsidR="0065391D" w:rsidRPr="0065391D" w:rsidRDefault="0065391D" w:rsidP="008E24AA">
            <w:pPr>
              <w:spacing w:after="0" w:line="312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</w:pPr>
            <w:r w:rsidRPr="0065391D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  <w:t>Incidence</w:t>
            </w:r>
          </w:p>
        </w:tc>
        <w:tc>
          <w:tcPr>
            <w:tcW w:w="208" w:type="pct"/>
            <w:shd w:val="clear" w:color="auto" w:fill="auto"/>
            <w:noWrap/>
            <w:textDirection w:val="btLr"/>
            <w:vAlign w:val="center"/>
            <w:hideMark/>
          </w:tcPr>
          <w:p w:rsidR="0065391D" w:rsidRPr="0065391D" w:rsidRDefault="0065391D" w:rsidP="008E24AA">
            <w:pPr>
              <w:spacing w:after="0" w:line="312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</w:pPr>
            <w:r w:rsidRPr="0065391D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  <w:t>Prevalence</w:t>
            </w:r>
          </w:p>
        </w:tc>
        <w:tc>
          <w:tcPr>
            <w:tcW w:w="208" w:type="pct"/>
            <w:shd w:val="clear" w:color="auto" w:fill="auto"/>
            <w:noWrap/>
            <w:vAlign w:val="center"/>
            <w:hideMark/>
          </w:tcPr>
          <w:p w:rsidR="0065391D" w:rsidRPr="0065391D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</w:pPr>
            <w:r w:rsidRPr="0065391D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  <w:t>CFR</w:t>
            </w:r>
          </w:p>
        </w:tc>
        <w:tc>
          <w:tcPr>
            <w:tcW w:w="208" w:type="pct"/>
            <w:shd w:val="clear" w:color="auto" w:fill="auto"/>
            <w:noWrap/>
            <w:vAlign w:val="center"/>
            <w:hideMark/>
          </w:tcPr>
          <w:p w:rsidR="0065391D" w:rsidRPr="0065391D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</w:pPr>
            <w:r w:rsidRPr="0065391D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  <w:t>LOS</w:t>
            </w:r>
          </w:p>
        </w:tc>
        <w:tc>
          <w:tcPr>
            <w:tcW w:w="208" w:type="pct"/>
            <w:shd w:val="clear" w:color="auto" w:fill="auto"/>
            <w:noWrap/>
            <w:vAlign w:val="center"/>
            <w:hideMark/>
          </w:tcPr>
          <w:p w:rsidR="0065391D" w:rsidRPr="0065391D" w:rsidRDefault="0065391D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</w:pPr>
            <w:r w:rsidRPr="0065391D">
              <w:rPr>
                <w:rFonts w:ascii="Times New Roman" w:eastAsia="Times New Roman" w:hAnsi="Times New Roman" w:cs="Times New Roman"/>
                <w:b/>
                <w:bCs/>
                <w:color w:val="000000"/>
                <w:sz w:val="19"/>
                <w:szCs w:val="19"/>
              </w:rPr>
              <w:t>Cost</w:t>
            </w:r>
          </w:p>
        </w:tc>
      </w:tr>
      <w:tr w:rsidR="008F3F14" w:rsidRPr="007D2F8E" w:rsidTr="008F3F14">
        <w:trPr>
          <w:trHeight w:val="570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0F1D21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onyasiri A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b29ueWFzaXJpPC9BdXRob3I+PFllYXI+MjAxNjwvWWVh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==
</w:fldData>
              </w:fldChar>
            </w:r>
            <w:r w:rsidR="000F1D2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Cb29ueWFzaXJpPC9BdXRob3I+PFllYXI+MjAxNjwvWWVh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==
</w:fldData>
              </w:fldChar>
            </w:r>
            <w:r w:rsidR="000F1D2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711AB2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EC, ESBL-KP, MDR-AB, MDR-PsA, MRSA, V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, CAUTI, CLA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88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16273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 NK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627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e&lt;/Author&gt;&lt;Year&gt;2016&lt;/Year&gt;&lt;RecNum&gt;33&lt;/RecNum&gt;&lt;DisplayText&gt;&lt;style face="superscript"&gt;2&lt;/style&gt;&lt;/DisplayText&gt;&lt;record&gt;&lt;rec-number&gt;33&lt;/rec-number&gt;&lt;foreign-keys&gt;&lt;key app="EN" db-id="zsea05pzxzx0zheezxl5dsxbvsrz2d9ezt5r" timestamp="0"&gt;33&lt;/key&gt;&lt;/foreign-keys&gt;&lt;ref-type name="Journal Article"&gt;17&lt;/ref-type&gt;&lt;contributors&gt;&lt;authors&gt;&lt;author&gt;Le, N. K.&lt;/author&gt;&lt;author&gt;Hf, W.&lt;/author&gt;&lt;author&gt;Vu, P. D.&lt;/author&gt;&lt;author&gt;Khu, D. T. K.&lt;/author&gt;&lt;author&gt;Le, H. T.&lt;/author&gt;&lt;author&gt;Hoang, B. T. N.&lt;/author&gt;&lt;author&gt;Vo, V. T.&lt;/author&gt;&lt;author&gt;Lam, Y. M.&lt;/author&gt;&lt;author&gt;Vu, D. T. V.&lt;/author&gt;&lt;author&gt;Nguyen, T. H.&lt;/author&gt;&lt;author&gt;Thai, T. Q.&lt;/author&gt;&lt;author&gt;Nilsson, L. E.&lt;/author&gt;&lt;author&gt;Rydell, U.&lt;/author&gt;&lt;author&gt;Nguyen, K. V.&lt;/author&gt;&lt;author&gt;Nadjm, B.&lt;/author&gt;&lt;author&gt;Clarkson, L.&lt;/author&gt;&lt;author&gt;Hanberger, H.&lt;/author&gt;&lt;author&gt;Larsson, M.&lt;/author&gt;&lt;/authors&gt;&lt;/contributors&gt;&lt;titles&gt;&lt;title&gt;High prevalence of hospital-acquired infections caused by gram-negative carbapenem resistant strains in Vietnamese pediatric ICUs&lt;/title&gt;&lt;secondary-title&gt;Medicine (Baltimore)&lt;/secondary-title&gt;&lt;/titles&gt;&lt;periodical&gt;&lt;full-title&gt;Medicine (Baltimore)&lt;/full-title&gt;&lt;/periodical&gt;&lt;pages&gt;e4099&lt;/pages&gt;&lt;volume&gt;95&lt;/volume&gt;&lt;number&gt;27&lt;/number&gt;&lt;dates&gt;&lt;year&gt;2016&lt;/year&gt;&lt;pub-dates&gt;&lt;date&gt;01 Jul&lt;/date&gt;&lt;/pub-dates&gt;&lt;/dates&gt;&lt;urls&gt;&lt;related-urls&gt;&lt;url&gt;http://ovidsp.ovid.com/ovidweb.cgi?T=JS&amp;amp;CSC=Y&amp;amp;NEWS=N&amp;amp;PAGE=fulltext&amp;amp;D=emed18b&amp;amp;AN=611308799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711AB2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etnam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, CRE, CR-KP, CR-PsA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4"/>
              </w:rPr>
              <w:t>,</w:t>
            </w: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63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trimontrichai A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hatrimontrichai&lt;/Author&gt;&lt;Year&gt;2016&lt;/Year&gt;&lt;RecNum&gt;49&lt;/RecNum&gt;&lt;DisplayText&gt;&lt;style face="superscript"&gt;3&lt;/style&gt;&lt;/DisplayText&gt;&lt;record&gt;&lt;rec-number&gt;49&lt;/rec-number&gt;&lt;foreign-keys&gt;&lt;key app="EN" db-id="zsea05pzxzx0zheezxl5dsxbvsrz2d9ezt5r" timestamp="0"&gt;49&lt;/key&gt;&lt;/foreign-keys&gt;&lt;ref-type name="Journal Article"&gt;17&lt;/ref-type&gt;&lt;contributors&gt;&lt;authors&gt;&lt;author&gt;Thatrimontrichai, A.&lt;/author&gt;&lt;author&gt;Techato, C.&lt;/author&gt;&lt;author&gt;Dissaneevate, S.&lt;/author&gt;&lt;author&gt;Janjindamai, W.&lt;/author&gt;&lt;author&gt;Maneenil, G.&lt;/author&gt;&lt;author&gt;Kritsaneepaiboon, S.&lt;/author&gt;&lt;author&gt;Tanaanantarak, P.&lt;/author&gt;&lt;/authors&gt;&lt;/contributors&gt;&lt;auth-address&gt;Division of Neonatology, Department of Pediatrics, Faculty of Medicine, Prince of Songkla University, Songkhla, Thailand. Electronic address: anuchanicu@hotmail.com.&amp;#xD;Division of Neonatology, Department of Pediatrics, Faculty of Medicine, Prince of Songkla University, Songkhla, Thailand; Songkhla Hospital, Songkhla, Thailand.&amp;#xD;Division of Neonatology, Department of Pediatrics, Faculty of Medicine, Prince of Songkla University, Songkhla, Thailand.&amp;#xD;Department of Radiology, Faculty of Medicine, Prince of Songkla University, Songkhla, Thailand.&lt;/auth-address&gt;&lt;titles&gt;&lt;title&gt;Risk factors and outcomes of carbapenem-resistant Acinetobacter baumannii ventilator-associated pneumonia in the neonate: A case-case-control study&lt;/title&gt;&lt;secondary-title&gt;J Infect Chemother&lt;/secondary-title&gt;&lt;alt-title&gt;Journal of infection and chemotherapy : official journal of the Japan Society of Chemotherapy&lt;/alt-title&gt;&lt;/titles&gt;&lt;pages&gt;444-9&lt;/pages&gt;&lt;volume&gt;22&lt;/volume&gt;&lt;number&gt;7&lt;/number&gt;&lt;edition&gt;2016/05/28&lt;/edition&gt;&lt;dates&gt;&lt;year&gt;2016&lt;/year&gt;&lt;pub-dates&gt;&lt;date&gt;Jul&lt;/date&gt;&lt;/pub-dates&gt;&lt;/dates&gt;&lt;isbn&gt;1437-7780 (Electronic)&amp;#xD;1341-321X (Linking)&lt;/isbn&gt;&lt;accession-num&gt;27229539&lt;/accession-num&gt;&lt;urls&gt;&lt;/urls&gt;&lt;electronic-resource-num&gt;10.1016/j.jiac.2016.03.013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01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16273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urner P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1627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urner&lt;/Author&gt;&lt;Year&gt;2016&lt;/Year&gt;&lt;RecNum&gt;56&lt;/RecNum&gt;&lt;DisplayText&gt;&lt;style face="superscript"&gt;4&lt;/style&gt;&lt;/DisplayText&gt;&lt;record&gt;&lt;rec-number&gt;56&lt;/rec-number&gt;&lt;foreign-keys&gt;&lt;key app="EN" db-id="zsea05pzxzx0zheezxl5dsxbvsrz2d9ezt5r" timestamp="0"&gt;56&lt;/key&gt;&lt;/foreign-keys&gt;&lt;ref-type name="Journal Article"&gt;17&lt;/ref-type&gt;&lt;contributors&gt;&lt;authors&gt;&lt;author&gt;Turner, P.&lt;/author&gt;&lt;author&gt;Pol, S.&lt;/author&gt;&lt;author&gt;Soeng, S.&lt;/author&gt;&lt;author&gt;Sar, P.&lt;/author&gt;&lt;author&gt;Neou, L.&lt;/author&gt;&lt;author&gt;Chea, P.&lt;/author&gt;&lt;author&gt;Day, N. P.&lt;/author&gt;&lt;author&gt;Cooper, B. S.&lt;/author&gt;&lt;author&gt;Turner, C.&lt;/author&gt;&lt;/authors&gt;&lt;/contributors&gt;&lt;auth-address&gt;From the *Cambodia Oxford Medical Research Unit, Angkor Hospital for Children, Siem Reap, Cambodia; daggerMahidol-Oxford Tropical Medicine Research Unit, Faculty of Tropical Medicine, Mahidol University, Bangkok, Thailand; double daggerCentre for Tropical Medicine and Global Health, Nuffield Department of Medicine, University of Oxford, Oxford, United Kingdom; and section signAngkor Hospital for Children, Siem Reap, Cambodia.&lt;/auth-address&gt;&lt;titles&gt;&lt;title&gt;High prevalence of antimicrobial-resistant Gram-negative colonization in hospitalized Cambodian infants&lt;/title&gt;&lt;secondary-title&gt;Pediatr Infect Dis J&lt;/secondary-title&gt;&lt;alt-title&gt;The Pediatric infectious disease journal&lt;/alt-title&gt;&lt;/titles&gt;&lt;pages&gt;856-61&lt;/pages&gt;&lt;volume&gt;35&lt;/volume&gt;&lt;number&gt;8&lt;/number&gt;&lt;edition&gt;2016/04/29&lt;/edition&gt;&lt;dates&gt;&lt;year&gt;2016&lt;/year&gt;&lt;pub-dates&gt;&lt;date&gt;Aug&lt;/date&gt;&lt;/pub-dates&gt;&lt;/dates&gt;&lt;isbn&gt;1532-0987 (Electronic)&amp;#xD;0891-3668 (Linking)&lt;/isbn&gt;&lt;accession-num&gt;27124686&lt;/accession-num&gt;&lt;urls&gt;&lt;/urls&gt;&lt;custom2&gt;PMC4957964&lt;/custom2&gt;&lt;electronic-resource-num&gt;10.1097/inf.000000000000118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bod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, ESBL-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33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usri S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HVzcmk8L0F1dGhvcj48WWVhcj4yMDE1PC9ZZWFyPjxS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HVzcmk8L0F1dGhvcj48WWVhcj4yMDE1PC9ZZWFyPjxS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69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570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16273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ris PN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YXJyaXM8L0F1dGhvcj48WWVhcj4yMDE1PC9ZZWFyPjxS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==
</w:fldData>
              </w:fldChar>
            </w:r>
            <w:r w:rsidR="001627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YXJyaXM8L0F1dGhvcj48WWVhcj4yMDE1PC9ZZWFyPjxS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==
</w:fldData>
              </w:fldChar>
            </w:r>
            <w:r w:rsidR="001627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, BSI, 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649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hai J(1)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, PDR-AB, XDR-AB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621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hai J(2)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Inchai&lt;/Author&gt;&lt;Year&gt;2015&lt;/Year&gt;&lt;RecNum&gt;26&lt;/RecNum&gt;&lt;DisplayText&gt;&lt;style face="superscript"&gt;8&lt;/style&gt;&lt;/DisplayText&gt;&lt;record&gt;&lt;rec-number&gt;26&lt;/rec-number&gt;&lt;foreign-keys&gt;&lt;key app="EN" db-id="zsea05pzxzx0zheezxl5dsxbvsrz2d9ezt5r" timestamp="0"&gt;26&lt;/key&gt;&lt;/foreign-keys&gt;&lt;ref-type name="Journal Article"&gt;17&lt;/ref-type&gt;&lt;contributors&gt;&lt;authors&gt;&lt;author&gt;Inchai, J.&lt;/author&gt;&lt;author&gt;Pothirat, C.&lt;/author&gt;&lt;author&gt;Bumroongkit, C.&lt;/author&gt;&lt;author&gt;Limsukon, A.&lt;/author&gt;&lt;author&gt;Khositsakulchai, W.&lt;/author&gt;&lt;author&gt;Liwsrisakun, C.&lt;/author&gt;&lt;/authors&gt;&lt;/contributors&gt;&lt;auth-address&gt;Division of Pulmonary, Critical Care and Allergy, Department of Medicine, Faculty of Medicine, Chiang Mai University, Chiang Mai, 50200 Thailand.&amp;#xD;Department of Medicine, Nakornping Hospital, Chiang Mai, Thailand.&lt;/auth-address&gt;&lt;titles&gt;&lt;title&gt;Prognostic factors associated with mortality of drug-resistant Acinetobacter baumannii ventilator-associated pneumonia&lt;/title&gt;&lt;secondary-title&gt;J Intensive Care&lt;/secondary-title&gt;&lt;alt-title&gt;Journal of intensive care&lt;/alt-title&gt;&lt;/titles&gt;&lt;pages&gt;9&lt;/pages&gt;&lt;volume&gt;3&lt;/volume&gt;&lt;edition&gt;2015/01/01&lt;/edition&gt;&lt;dates&gt;&lt;year&gt;2015&lt;/year&gt;&lt;/dates&gt;&lt;isbn&gt;2052-0492 (Linking)&lt;/isbn&gt;&lt;accession-num&gt;27408726&lt;/accession-num&gt;&lt;urls&gt;&lt;/urls&gt;&lt;custom2&gt;PMC4940762&lt;/custom2&gt;&lt;electronic-resource-num&gt;10.1186/s40560-015-0077-4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, PDR-AB, X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04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anahiraman S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W5haGlyYW1hbjwvQXV0aG9yPjxZZWFyPjIwMTU8L1ll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W5haGlyYW1hbjwvQXV0aG9yPjxZZWFyPjIwMTU8L1ll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9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36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645BD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ng ML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645B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ng&lt;/Author&gt;&lt;Year&gt;2015&lt;/Year&gt;&lt;RecNum&gt;36&lt;/RecNum&gt;&lt;DisplayText&gt;&lt;style face="superscript"&gt;10&lt;/style&gt;&lt;/DisplayText&gt;&lt;record&gt;&lt;rec-number&gt;36&lt;/rec-number&gt;&lt;foreign-keys&gt;&lt;key app="EN" db-id="zsea05pzxzx0zheezxl5dsxbvsrz2d9ezt5r" timestamp="0"&gt;36&lt;/key&gt;&lt;/foreign-keys&gt;&lt;ref-type name="Journal Article"&gt;17&lt;/ref-type&gt;&lt;contributors&gt;&lt;authors&gt;&lt;author&gt;Ling, M. L.&lt;/author&gt;&lt;author&gt;Tee, Y. M.&lt;/author&gt;&lt;author&gt;Tan, S. G.&lt;/author&gt;&lt;author&gt;Amin, I. M.&lt;/author&gt;&lt;author&gt;How, K. B.&lt;/author&gt;&lt;author&gt;Tan, K. Y.&lt;/author&gt;&lt;author&gt;Lee, L. C.&lt;/author&gt;&lt;/authors&gt;&lt;/contributors&gt;&lt;titles&gt;&lt;title&gt;Risk factors for acquisition of carbapenem resistant Enterobacteriaceae in an acute tertiary care hospital in Singapore&lt;/title&gt;&lt;secondary-title&gt;Antimicrob Resist Infect Control&lt;/secondary-title&gt;&lt;/titles&gt;&lt;periodical&gt;&lt;full-title&gt;Antimicrob Resist Infect Control&lt;/full-title&gt;&lt;/periodical&gt;&lt;pages&gt;26&lt;/pages&gt;&lt;volume&gt;4&lt;/volume&gt;&lt;number&gt;1&lt;/number&gt;&lt;dates&gt;&lt;year&gt;2015&lt;/year&gt;&lt;pub-dates&gt;&lt;date&gt;June 23&lt;/date&gt;&lt;/pub-dates&gt;&lt;/dates&gt;&lt;urls&gt;&lt;related-urls&gt;&lt;url&gt;http://ovidsp.ovid.com/ovidweb.cgi?T=JS&amp;amp;CSC=Y&amp;amp;NEWS=N&amp;amp;PAGE=fulltext&amp;amp;D=emed17&amp;amp;AN=604921347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0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/infec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03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ng SY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Ub25nPC9BdXRob3I+PFllYXI+MjAxNTwvWWVhcj48UmVj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Ub25nPC9BdXRob3I+PFllYXI+MjAxNTwvWWVhcj48UmVj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1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, P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67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32D06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isarnthanarak A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BcGlzYXJudGhhbmFyYWs8L0F1dGhvcj48WWVhcj4yMDE0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</w:fldData>
              </w:fldChar>
            </w:r>
            <w:r w:rsidR="00832D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BcGlzYXJudGhhbmFyYWs8L0F1dGhvcj48WWVhcj4yMDE0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</w:fldData>
              </w:fldChar>
            </w:r>
            <w:r w:rsidR="00832D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2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EC, ESBL-KP, MDR-PsA, MRSA, X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/infec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554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570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13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ttawatanarat K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, MDR-E, MRSA, X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50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harman YR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hhcm1hbjwvQXV0aG9yPjxZZWFyPjIwMTM8L1llYXI+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hhcm1hbjwvQXV0aG9yPjxZZWFyPjIwMTM8L1llYXI+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4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one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84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B56867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chultsz</w:t>
            </w:r>
            <w:r w:rsidR="00FD60F3"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2h1bHRzejwvQXV0aG9yPjxZZWFyPjIwMTM8L1llYXI+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</w:fldData>
              </w:fldChar>
            </w:r>
            <w:r w:rsidR="00FD60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2h1bHRzejwvQXV0aG9yPjxZZWFyPjIwMTM8L1llYXI+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</w:fldData>
              </w:fldChar>
            </w:r>
            <w:r w:rsidR="00FD60F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D60F3"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5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etnam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E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/infec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tanus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74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trimontrichai A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UaGF0cmltb250cmljaGFpPC9BdXRob3I+PFllYXI+MjAx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UaGF0cmltb250cmljaGFpPC9BdXRob3I+PFllYXI+MjAx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6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68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sudevan A(1)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Vasudevan&lt;/Author&gt;&lt;Year&gt;2013&lt;/Year&gt;&lt;RecNum&gt;52&lt;/RecNum&gt;&lt;DisplayText&gt;&lt;style face="superscript"&gt;17&lt;/style&gt;&lt;/DisplayText&gt;&lt;record&gt;&lt;rec-number&gt;52&lt;/rec-number&gt;&lt;foreign-keys&gt;&lt;key app="EN" db-id="zsea05pzxzx0zheezxl5dsxbvsrz2d9ezt5r" timestamp="0"&gt;52&lt;/key&gt;&lt;/foreign-keys&gt;&lt;ref-type name="Journal Article"&gt;17&lt;/ref-type&gt;&lt;contributors&gt;&lt;authors&gt;&lt;author&gt;Vasudevan, A.&lt;/author&gt;&lt;author&gt;Mukhopadhyay, A.&lt;/author&gt;&lt;author&gt;Goh, E. Y.&lt;/author&gt;&lt;author&gt;Li, J.&lt;/author&gt;&lt;author&gt;Tambyah, P. A.&lt;/author&gt;&lt;/authors&gt;&lt;/contributors&gt;&lt;auth-address&gt;NUHS, Infectious disease, Medicine, Singapore. Anupama_Vasudevan@nuhs.edu.sg&lt;/auth-address&gt;&lt;titles&gt;&lt;title&gt;Risk factors for infection/colonization caused by resistant Gram negative bacilli in critically ill patients (an observational study of 1633 critically ill patients)&lt;/title&gt;&lt;secondary-title&gt;Prev Med&lt;/secondary-title&gt;&lt;alt-title&gt;Preventive medicine&lt;/alt-title&gt;&lt;/titles&gt;&lt;pages&gt;S70-3&lt;/pages&gt;&lt;volume&gt;57 Suppl&lt;/volume&gt;&lt;edition&gt;2012/12/19&lt;/edition&gt;&lt;keywords&gt;&lt;keyword&gt;Anti-Bacterial Agents/therapeutic use&lt;/keyword&gt;&lt;keyword&gt;Cross Infection/drug therapy/ etiology&lt;/keyword&gt;&lt;keyword&gt;Drug Resistance, Bacterial&lt;/keyword&gt;&lt;keyword&gt;Female&lt;/keyword&gt;&lt;keyword&gt;Gram-Negative Bacterial Infections/drug therapy/ etiology&lt;/keyword&gt;&lt;keyword&gt;Humans&lt;/keyword&gt;&lt;keyword&gt;Intensive Care Units/statistics &amp;amp; numerical data&lt;/keyword&gt;&lt;keyword&gt;Male&lt;/keyword&gt;&lt;keyword&gt;Middle Aged&lt;/keyword&gt;&lt;keyword&gt;Prospective Studies&lt;/keyword&gt;&lt;keyword&gt;Risk Factors&lt;/keyword&gt;&lt;keyword&gt;Surgical Procedures, Operative/adverse effects&lt;/keyword&gt;&lt;/keywords&gt;&lt;dates&gt;&lt;year&gt;2013&lt;/year&gt;&lt;/dates&gt;&lt;isbn&gt;1096-0260 (Electronic)&amp;#xD;0091-7435 (Linking)&lt;/isbn&gt;&lt;accession-num&gt;23246839&lt;/accession-num&gt;&lt;urls&gt;&lt;/urls&gt;&lt;electronic-resource-num&gt;10.1016/j.ypmed.2012.12.003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7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GN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/infec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, 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4"/>
              </w:rPr>
              <w:t>,</w:t>
            </w: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73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sudevan A(2)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, MDR-EC, MDR-KP, MDR-PsA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, 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46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A42F8C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 T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e&lt;/Author&gt;&lt;Year&gt;2012&lt;/Year&gt;&lt;RecNum&gt;34&lt;/RecNum&gt;&lt;DisplayText&gt;&lt;style face="superscript"&gt;19&lt;/style&gt;&lt;/DisplayText&gt;&lt;record&gt;&lt;rec-number&gt;34&lt;/rec-number&gt;&lt;foreign-keys&gt;&lt;key app="EN" db-id="zsea05pzxzx0zheezxl5dsxbvsrz2d9ezt5r" timestamp="0"&gt;34&lt;/key&gt;&lt;/foreign-keys&gt;&lt;ref-type name="Journal Article"&gt;17&lt;/ref-type&gt;&lt;contributors&gt;&lt;authors&gt;&lt;author&gt;Le, T.&lt;/author&gt;&lt;author&gt;Nga, T. T. T.&lt;/author&gt;&lt;author&gt;Minoru, A.&lt;/author&gt;&lt;author&gt;Kirikae, T.&lt;/author&gt;&lt;/authors&gt;&lt;/contributors&gt;&lt;titles&gt;&lt;title&gt;Ventilation associated pneumonia caused by Acinetobacter baumannii at a tertiary hospital in Vietnam: Clinical and molecular patterns&lt;/title&gt;&lt;secondary-title&gt;Am J Infect Control&lt;/secondary-title&gt;&lt;/titles&gt;&lt;periodical&gt;&lt;full-title&gt;Am J Infect Control&lt;/full-title&gt;&lt;abbr-1&gt;American journal of infection control&lt;/abbr-1&gt;&lt;/periodical&gt;&lt;pages&gt;e53&lt;/pages&gt;&lt;volume&gt;40&lt;/volume&gt;&lt;number&gt;5&lt;/number&gt;&lt;dates&gt;&lt;year&gt;2012&lt;/year&gt;&lt;pub-dates&gt;&lt;date&gt;June&lt;/date&gt;&lt;/pub-dates&gt;&lt;/dates&gt;&lt;work-type&gt;Conference Abstract&lt;/work-type&gt;&lt;urls&gt;&lt;related-urls&gt;&lt;url&gt;http://ovidsp.ovid.com/ovidweb.cgi?T=JS&amp;amp;CSC=Y&amp;amp;NEWS=N&amp;amp;PAGE=fulltext&amp;amp;D=emed14&amp;amp;AN=70811555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9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etnam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, M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, 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51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kwan N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akwan&lt;/Author&gt;&lt;Year&gt;2012&lt;/Year&gt;&lt;RecNum&gt;39&lt;/RecNum&gt;&lt;DisplayText&gt;&lt;style face="superscript"&gt;20&lt;/style&gt;&lt;/DisplayText&gt;&lt;record&gt;&lt;rec-number&gt;39&lt;/rec-number&gt;&lt;foreign-keys&gt;&lt;key app="EN" db-id="zsea05pzxzx0zheezxl5dsxbvsrz2d9ezt5r" timestamp="0"&gt;39&lt;/key&gt;&lt;/foreign-keys&gt;&lt;ref-type name="Journal Article"&gt;17&lt;/ref-type&gt;&lt;contributors&gt;&lt;authors&gt;&lt;author&gt;Nakwan, N.&amp;#xD;Wannaro, J.&lt;/author&gt;&lt;author&gt;Patungkalo, W.&lt;/author&gt;&lt;author&gt;Chokephaibulkit, K.&lt;/author&gt;&lt;/authors&gt;&lt;/contributors&gt;&lt;titles&gt;&lt;title&gt;Clinical features, risk factors, and outcome of carbapenem-resistant Acinetobacter baumannii bacteremia in a Thai neonatal intensive care unit&lt;/title&gt;&lt;secondary-title&gt;Asian Biomedicine&lt;/secondary-title&gt;&lt;/titles&gt;&lt;pages&gt;473-479&lt;/pages&gt;&lt;volume&gt;6&lt;/volume&gt;&lt;number&gt;3&lt;/number&gt;&lt;dates&gt;&lt;year&gt;2012&lt;/year&gt;&lt;pub-dates&gt;&lt;date&gt;June&lt;/date&gt;&lt;/pub-dates&gt;&lt;/dates&gt;&lt;urls&gt;&lt;related-urls&gt;&lt;url&gt;http://ovidsp.ovid.com/ovidweb.cgi?T=JS&amp;amp;CSC=Y&amp;amp;NEWS=N&amp;amp;PAGE=fulltext&amp;amp;D=emed14&amp;amp;AN=366330513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0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0"/>
                <w:szCs w:val="24"/>
              </w:rPr>
              <w:t>,</w:t>
            </w: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087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A42F8C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g E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g&lt;/Author&gt;&lt;Year&gt;2012&lt;/Year&gt;&lt;RecNum&gt;40&lt;/RecNum&gt;&lt;DisplayText&gt;&lt;style face="superscript"&gt;21&lt;/style&gt;&lt;/DisplayText&gt;&lt;record&gt;&lt;rec-number&gt;40&lt;/rec-number&gt;&lt;foreign-keys&gt;&lt;key app="EN" db-id="zsea05pzxzx0zheezxl5dsxbvsrz2d9ezt5r" timestamp="0"&gt;40&lt;/key&gt;&lt;/foreign-keys&gt;&lt;ref-type name="Journal Article"&gt;17&lt;/ref-type&gt;&lt;contributors&gt;&lt;authors&gt;&lt;author&gt;Ng, E.&lt;/author&gt;&lt;author&gt;Earnest, A.&lt;/author&gt;&lt;author&gt;Lye, D. C.&lt;/author&gt;&lt;author&gt;Ling, M. L.&lt;/author&gt;&lt;author&gt;Ding, Y.&lt;/author&gt;&lt;author&gt;Hsu, L. Y.&lt;/author&gt;&lt;/authors&gt;&lt;/contributors&gt;&lt;titles&gt;&lt;title&gt;The excess financial burden of multidrug resistance in severe gram-negative infections in Singaporean hospitals&lt;/title&gt;&lt;secondary-title&gt;Ann Acad Med Singapore&lt;/secondary-title&gt;&lt;/titles&gt;&lt;periodical&gt;&lt;full-title&gt;Ann Acad Med Singapore&lt;/full-title&gt;&lt;/periodical&gt;&lt;pages&gt;189-193&lt;/pages&gt;&lt;volume&gt;41&lt;/volume&gt;&lt;number&gt;5&lt;/number&gt;&lt;dates&gt;&lt;year&gt;2012&lt;/year&gt;&lt;pub-dates&gt;&lt;date&gt;May&lt;/date&gt;&lt;/pub-dates&gt;&lt;/dates&gt;&lt;urls&gt;&lt;related-urls&gt;&lt;url&gt;http://ovidsp.ovid.com/ovidweb.cgi?T=JS&amp;amp;CSC=Y&amp;amp;NEWS=N&amp;amp;PAGE=fulltext&amp;amp;D=emed14&amp;amp;AN=364954676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1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GN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, 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525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8F3F14" w:rsidRPr="007D2F8E" w:rsidTr="008F3F14">
        <w:trPr>
          <w:trHeight w:val="85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ong SJ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hong&lt;/Author&gt;&lt;Year&gt;2011&lt;/Year&gt;&lt;RecNum&gt;19&lt;/RecNum&gt;&lt;DisplayText&gt;&lt;style face="superscript"&gt;22&lt;/style&gt;&lt;/DisplayText&gt;&lt;record&gt;&lt;rec-number&gt;19&lt;/rec-number&gt;&lt;foreign-keys&gt;&lt;key app="EN" db-id="zsea05pzxzx0zheezxl5dsxbvsrz2d9ezt5r" timestamp="0"&gt;19&lt;/key&gt;&lt;/foreign-keys&gt;&lt;ref-type name="Journal Article"&gt;17&lt;/ref-type&gt;&lt;contributors&gt;&lt;authors&gt;&lt;author&gt;Chong, S. J.&lt;/author&gt;&lt;author&gt;Ahmed, S.&lt;/author&gt;&lt;author&gt;Tay, J. M.&lt;/author&gt;&lt;author&gt;Song, C.&lt;/author&gt;&lt;author&gt;Tan, T. T.&lt;/author&gt;&lt;/authors&gt;&lt;/contributors&gt;&lt;auth-address&gt;Imperial College, School of Medicine, UK. chong_si_jack@hotmail.com&lt;/auth-address&gt;&lt;titles&gt;&lt;title&gt;5 year analysis of bacteriology culture in a tropical burns ICU&lt;/title&gt;&lt;secondary-title&gt;Burns&lt;/secondary-title&gt;&lt;alt-title&gt;Burns : journal of the International Society for Burn Injuries&lt;/alt-title&gt;&lt;/titles&gt;&lt;pages&gt;1349-53&lt;/pages&gt;&lt;volume&gt;37&lt;/volume&gt;&lt;number&gt;8&lt;/number&gt;&lt;edition&gt;2011/09/20&lt;/edition&gt;&lt;keywords&gt;&lt;keyword&gt;Adolescent&lt;/keyword&gt;&lt;keyword&gt;Adult&lt;/keyword&gt;&lt;keyword&gt;Aged&lt;/keyword&gt;&lt;keyword&gt;Bacteremia/ epidemiology/ microbiology&lt;/keyword&gt;&lt;keyword&gt;Burns/ microbiology/surgery&lt;/keyword&gt;&lt;keyword&gt;Female&lt;/keyword&gt;&lt;keyword&gt;Humans&lt;/keyword&gt;&lt;keyword&gt;Intensive Care Units&lt;/keyword&gt;&lt;keyword&gt;Male&lt;/keyword&gt;&lt;keyword&gt;Middle Aged&lt;/keyword&gt;&lt;keyword&gt;Retrospective Studies&lt;/keyword&gt;&lt;keyword&gt;Singapore/epidemiology&lt;/keyword&gt;&lt;keyword&gt;Surgical Wound Infection/epidemiology/microbiology&lt;/keyword&gt;&lt;keyword&gt;Young Adult&lt;/keyword&gt;&lt;/keywords&gt;&lt;dates&gt;&lt;year&gt;2011&lt;/year&gt;&lt;pub-dates&gt;&lt;date&gt;Dec&lt;/date&gt;&lt;/pub-dates&gt;&lt;/dates&gt;&lt;isbn&gt;1879-1409 (Electronic)&amp;#xD;0305-4179 (Linking)&lt;/isbn&gt;&lt;accession-num&gt;21924556&lt;/accession-num&gt;&lt;urls&gt;&lt;/urls&gt;&lt;electronic-resource-num&gt;10.1016/j.burns.2011.07.020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2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, BSI, CLABSI, UTI, VAP, wound infec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rn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94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kwan N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OYWt3YW48L0F1dGhvcj48WWVhcj4yMDExPC9ZZWFyPjxS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OYWt3YW48L0F1dGhvcj48WWVhcj4yMDExPC9ZZWFyPjxS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3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670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A42F8C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h HM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h&lt;/Author&gt;&lt;Year&gt;2011&lt;/Year&gt;&lt;RecNum&gt;42&lt;/RecNum&gt;&lt;DisplayText&gt;&lt;style face="superscript"&gt;24&lt;/style&gt;&lt;/DisplayText&gt;&lt;record&gt;&lt;rec-number&gt;42&lt;/rec-number&gt;&lt;foreign-keys&gt;&lt;key app="EN" db-id="zsea05pzxzx0zheezxl5dsxbvsrz2d9ezt5r" timestamp="0"&gt;42&lt;/key&gt;&lt;/foreign-keys&gt;&lt;ref-type name="Journal Article"&gt;17&lt;/ref-type&gt;&lt;contributors&gt;&lt;authors&gt;&lt;author&gt;Oh, H. M.&lt;/author&gt;&lt;author&gt;Tan, T. Y.&lt;/author&gt;&lt;author&gt;Chua, G. H.&lt;/author&gt;&lt;author&gt;Li, J.&lt;/author&gt;&lt;author&gt;Meng, Q. S.&lt;/author&gt;&lt;/authors&gt;&lt;/contributors&gt;&lt;titles&gt;&lt;title&gt;The impact of active surveillance cultures in reducing methicillin-resistant Staphylococcus aureus infections in a surgical intensive care unit in Singapore&lt;/title&gt;&lt;secondary-title&gt;BMC Proc&lt;/secondary-title&gt;&lt;/titles&gt;&lt;periodical&gt;&lt;full-title&gt;BMC Proc&lt;/full-title&gt;&lt;/periodical&gt;&lt;pages&gt;P233&lt;/pages&gt;&lt;volume&gt;5&lt;/volume&gt;&lt;number&gt;Suppl 6&lt;/number&gt;&lt;dates&gt;&lt;year&gt;2011&lt;/year&gt;&lt;/dates&gt;&lt;work-type&gt;Conference Abstract&lt;/work-type&gt;&lt;urls&gt;&lt;related-urls&gt;&lt;url&gt;http://ovidsp.ovid.com/ovidweb.cgi?T=JS&amp;amp;CSC=Y&amp;amp;NEWS=N&amp;amp;PAGE=fulltext&amp;amp;D=emed13&amp;amp;AN=70730471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4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453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A42F8C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atherason SG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YXRoZXJhc29uPC9BdXRob3I+PFllYXI+MjAxMDwvWWVh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</w:fldData>
              </w:fldChar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YXRoZXJhc29uPC9BdXRob3I+PFllYXI+MjAxMDwvWWVh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</w:fldData>
              </w:fldChar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KP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15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urup A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dXJ1cDwvQXV0aG9yPjxZZWFyPjIwMTA8L1llYXI+PFJl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dXJ1cDwvQXV0aG9yPjxZZWFyPjIwMTA8L1llYXI+PFJl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6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CU, 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13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28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onaldson AD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b25hbGRzb248L0F1dGhvcj48WWVhcj4yMDA5PC9ZZWFy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b25hbGRzb248L0F1dGhvcj48WWVhcj4yMDA5PC9ZZWFy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7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, MDR-PsA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415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28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ill CJ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aWxsPC9BdXRob3I+PFllYXI+MjAwOTwvWWVhcj48UmVj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aWxsPC9BdXRob3I+PFllYXI+MjAwOTwvWWVhcj48UmVj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8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ilippines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, V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925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A42F8C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atherason SG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therason&lt;/Author&gt;&lt;Year&gt;2009&lt;/Year&gt;&lt;RecNum&gt;30&lt;/RecNum&gt;&lt;DisplayText&gt;&lt;style face="superscript"&gt;29&lt;/style&gt;&lt;/DisplayText&gt;&lt;record&gt;&lt;rec-number&gt;30&lt;/rec-number&gt;&lt;foreign-keys&gt;&lt;key app="EN" db-id="zsea05pzxzx0zheezxl5dsxbvsrz2d9ezt5r" timestamp="0"&gt;30&lt;/key&gt;&lt;/foreign-keys&gt;&lt;ref-type name="Journal Article"&gt;17&lt;/ref-type&gt;&lt;contributors&gt;&lt;authors&gt;&lt;author&gt;Katherason, S. G.&lt;/author&gt;&lt;author&gt;Naing, L.&lt;/author&gt;&lt;author&gt;Jaalam, K.&lt;/author&gt;&lt;author&gt;Musa, K. I.&lt;/author&gt;&lt;author&gt;Mohamad, N. A. N.&lt;/author&gt;&lt;author&gt;Aiyar, S.&lt;/author&gt;&lt;author&gt;Bhojwani, K.&lt;/author&gt;&lt;author&gt;Harussani, N.&lt;/author&gt;&lt;author&gt;Rahman, A. A.&lt;/author&gt;&lt;author&gt;Ismail, A.&lt;/author&gt;&lt;/authors&gt;&lt;/contributors&gt;&lt;titles&gt;&lt;title&gt;Ventilator-associated nosocomial pneumonia in intensive care units in Malaysia&lt;/title&gt;&lt;secondary-title&gt;J Infect Dev Ctries&lt;/secondary-title&gt;&lt;/titles&gt;&lt;periodical&gt;&lt;full-title&gt;J Infect Dev Ctries&lt;/full-title&gt;&lt;/periodical&gt;&lt;pages&gt;704-710&lt;/pages&gt;&lt;volume&gt;3&lt;/volume&gt;&lt;number&gt;9&lt;/number&gt;&lt;dates&gt;&lt;year&gt;2009&lt;/year&gt;&lt;/dates&gt;&lt;urls&gt;&lt;related-urls&gt;&lt;url&gt;http://ovidsp.ovid.com/ovidweb.cgi?T=JS&amp;amp;CSC=Y&amp;amp;NEWS=N&amp;amp;PAGE=fulltext&amp;amp;D=emed12&amp;amp;AN=35813112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9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KP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15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0F1D21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tzow JM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MaXR6b3c8L0F1dGhvcj48WWVhcj4yMDA5PC9ZZWFyPjxS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=
</w:fldData>
              </w:fldChar>
            </w:r>
            <w:r w:rsidR="000F1D2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MaXR6b3c8L0F1dGhvcj48WWVhcj4yMDA5PC9ZZWFyPjxS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=
</w:fldData>
              </w:fldChar>
            </w:r>
            <w:r w:rsidR="000F1D2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0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ilippines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GN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, 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4"/>
              </w:rPr>
              <w:t>,</w:t>
            </w: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83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570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ritippayawan S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1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</w:t>
            </w:r>
            <w:r w:rsidR="008F3F1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-E, MDR-AB, MDR-PsA, MRSA/MRSE, </w:t>
            </w: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47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isarnthanarak A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BcGlzYXJudGhhbmFyYWs8L0F1dGhvcj48WWVhcj4yMDA4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BcGlzYXJudGhhbmFyYWs8L0F1dGhvcj48WWVhcj4yMDA4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2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iland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/infec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0"/>
                <w:szCs w:val="24"/>
              </w:rPr>
              <w:t>,</w:t>
            </w: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57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A42F8C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atherason SG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therason&lt;/Author&gt;&lt;Year&gt;2008&lt;/Year&gt;&lt;RecNum&gt;29&lt;/RecNum&gt;&lt;DisplayText&gt;&lt;style face="superscript"&gt;33&lt;/style&gt;&lt;/DisplayText&gt;&lt;record&gt;&lt;rec-number&gt;29&lt;/rec-number&gt;&lt;foreign-keys&gt;&lt;key app="EN" db-id="zsea05pzxzx0zheezxl5dsxbvsrz2d9ezt5r" timestamp="0"&gt;29&lt;/key&gt;&lt;/foreign-keys&gt;&lt;ref-type name="Journal Article"&gt;17&lt;/ref-type&gt;&lt;contributors&gt;&lt;authors&gt;&lt;author&gt;Katherason, S. G.&lt;/author&gt;&lt;author&gt;Naing, L.&lt;/author&gt;&lt;author&gt;Jaalam, K.&lt;/author&gt;&lt;author&gt;Ismail, A.&lt;/author&gt;&lt;/authors&gt;&lt;/contributors&gt;&lt;auth-address&gt;Institute for Research in Molecular Medicine (INFORMM), Health Campus, Universiti Sains Malaysia, 16150 Kubang Kerian, Kelantan, Malaysia. supa0026@yahoo.co.uk&lt;/auth-address&gt;&lt;titles&gt;&lt;title&gt;Baseline assessment of intensive care-acquired nosocomial infection surveillancein three adult intensive care units in Malaysia&lt;/title&gt;&lt;secondary-title&gt;J Infect Dev Ctries&lt;/secondary-title&gt;&lt;alt-title&gt;Journal of infection in developing countries&lt;/alt-title&gt;&lt;/titles&gt;&lt;periodical&gt;&lt;full-title&gt;J Infect Dev Ctries&lt;/full-title&gt;&lt;/periodical&gt;&lt;pages&gt;364-8&lt;/pages&gt;&lt;volume&gt;2&lt;/volume&gt;&lt;number&gt;5&lt;/number&gt;&lt;edition&gt;2008/01/01&lt;/edition&gt;&lt;keywords&gt;&lt;keyword&gt;Adolescent&lt;/keyword&gt;&lt;keyword&gt;Adult&lt;/keyword&gt;&lt;keyword&gt;Aged&lt;/keyword&gt;&lt;keyword&gt;Aged, 80 and over&lt;/keyword&gt;&lt;keyword&gt;Bacterial Infections/epidemiology/microbiology&lt;/keyword&gt;&lt;keyword&gt;Cohort Studies&lt;/keyword&gt;&lt;keyword&gt;Cross Infection/ epidemiology/microbiology&lt;/keyword&gt;&lt;keyword&gt;Data Collection&lt;/keyword&gt;&lt;keyword&gt;Equipment Contamination&lt;/keyword&gt;&lt;keyword&gt;Female&lt;/keyword&gt;&lt;keyword&gt;Humans&lt;/keyword&gt;&lt;keyword&gt;Intensive Care Units&lt;/keyword&gt;&lt;keyword&gt;Malaysia/epidemiology&lt;/keyword&gt;&lt;keyword&gt;Male&lt;/keyword&gt;&lt;keyword&gt;Middle Aged&lt;/keyword&gt;&lt;keyword&gt;Prospective Studies&lt;/keyword&gt;&lt;/keywords&gt;&lt;dates&gt;&lt;year&gt;2008&lt;/year&gt;&lt;pub-dates&gt;&lt;date&gt;Oct 01&lt;/date&gt;&lt;/pub-dates&gt;&lt;/dates&gt;&lt;isbn&gt;1972-2680 (Electronic)&amp;#xD;1972-2680 (Linking)&lt;/isbn&gt;&lt;accession-num&gt;19745504&lt;/accession-num&gt;&lt;urls&gt;&lt;/urls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3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KP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, pneumonia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28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8F3F14">
        <w:trPr>
          <w:trHeight w:val="1425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m H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4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R-AB, CRAB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, BSI, burn wound infection, pneumonia, primary BSI, wound 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urn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57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wa AL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wa&lt;/Author&gt;&lt;Year&gt;2007&lt;/Year&gt;&lt;RecNum&gt;32&lt;/RecNum&gt;&lt;DisplayText&gt;&lt;style face="superscript"&gt;35&lt;/style&gt;&lt;/DisplayText&gt;&lt;record&gt;&lt;rec-number&gt;32&lt;/rec-number&gt;&lt;foreign-keys&gt;&lt;key app="EN" db-id="zsea05pzxzx0zheezxl5dsxbvsrz2d9ezt5r" timestamp="0"&gt;32&lt;/key&gt;&lt;/foreign-keys&gt;&lt;ref-type name="Journal Article"&gt;17&lt;/ref-type&gt;&lt;contributors&gt;&lt;authors&gt;&lt;author&gt;Kwa, A. L.&lt;/author&gt;&lt;author&gt;Low, J. G.&lt;/author&gt;&lt;author&gt;Lee, E.&lt;/author&gt;&lt;author&gt;Kurup, A.&lt;/author&gt;&lt;author&gt;Chee, H. L.&lt;/author&gt;&lt;author&gt;Tam, V. H.&lt;/author&gt;&lt;/authors&gt;&lt;/contributors&gt;&lt;auth-address&gt;Department of Pharmacy, Singapore General Hospital, Singapore 169608, Singapore.&lt;/auth-address&gt;&lt;titles&gt;&lt;title&gt;The impact of multidrug resistance on the outcomes of critically ill patients with Gram-negative bacterial pneumonia&lt;/title&gt;&lt;secondary-title&gt;Diagn Microbiol Infect Dis&lt;/secondary-title&gt;&lt;alt-title&gt;Diagnostic microbiology and infectious disease&lt;/alt-title&gt;&lt;/titles&gt;&lt;pages&gt;99-104&lt;/pages&gt;&lt;volume&gt;58&lt;/volume&gt;&lt;number&gt;1&lt;/number&gt;&lt;edition&gt;2007/02/16&lt;/edition&gt;&lt;keywords&gt;&lt;keyword&gt;Apache&lt;/keyword&gt;&lt;keyword&gt;Adult&lt;/keyword&gt;&lt;keyword&gt;Aged&lt;/keyword&gt;&lt;keyword&gt;Aged, 80 and over&lt;/keyword&gt;&lt;keyword&gt;Anti-Bacterial Agents/pharmacology&lt;/keyword&gt;&lt;keyword&gt;Critical Illness&lt;/keyword&gt;&lt;keyword&gt;Drug Resistance, Multiple, Bacterial&lt;/keyword&gt;&lt;keyword&gt;Female&lt;/keyword&gt;&lt;keyword&gt;Gram-Negative Bacteria/ drug effects&lt;/keyword&gt;&lt;keyword&gt;Gram-Negative Bacterial Infections/microbiology/ mortality&lt;/keyword&gt;&lt;keyword&gt;Humans&lt;/keyword&gt;&lt;keyword&gt;Intensive Care Units&lt;/keyword&gt;&lt;keyword&gt;Male&lt;/keyword&gt;&lt;keyword&gt;Middle Aged&lt;/keyword&gt;&lt;keyword&gt;Pneumonia, Bacterial/microbiology/ mortality&lt;/keyword&gt;&lt;keyword&gt;Risk Factors&lt;/keyword&gt;&lt;/keywords&gt;&lt;dates&gt;&lt;year&gt;2007&lt;/year&gt;&lt;pub-dates&gt;&lt;date&gt;May&lt;/date&gt;&lt;/pub-dates&gt;&lt;/dates&gt;&lt;isbn&gt;0732-8893 (Print)&amp;#xD;0732-8893 (Linking)&lt;/isbn&gt;&lt;accession-num&gt;17300905&lt;/accession-num&gt;&lt;urls&gt;&lt;/urls&gt;&lt;electronic-resource-num&gt;10.1016/j.diagmicrobio.2006.11.014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5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29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7C396B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n CC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C39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an&lt;/Author&gt;&lt;Year&gt;2007&lt;/Year&gt;&lt;RecNum&gt;46&lt;/RecNum&gt;&lt;DisplayText&gt;&lt;style face="superscript"&gt;36&lt;/style&gt;&lt;/DisplayText&gt;&lt;record&gt;&lt;rec-number&gt;46&lt;/rec-number&gt;&lt;foreign-keys&gt;&lt;key app="EN" db-id="zsea05pzxzx0zheezxl5dsxbvsrz2d9ezt5r" timestamp="0"&gt;46&lt;/key&gt;&lt;/foreign-keys&gt;&lt;ref-type name="Journal Article"&gt;17&lt;/ref-type&gt;&lt;contributors&gt;&lt;authors&gt;&lt;author&gt;Tan, C. C.&lt;/author&gt;&lt;author&gt;Zanariah, Y.&lt;/author&gt;&lt;author&gt;Lim, K. I.&lt;/author&gt;&lt;author&gt;Balan, S.&lt;/author&gt;&lt;/authors&gt;&lt;/contributors&gt;&lt;titles&gt;&lt;title&gt;Central venous catheter-related blood stream infections: Incidence and an analysis of risk factors&lt;/title&gt;&lt;secondary-title&gt;Med J Malaysia&lt;/secondary-title&gt;&lt;/titles&gt;&lt;periodical&gt;&lt;full-title&gt;Med J Malaysia&lt;/full-title&gt;&lt;/periodical&gt;&lt;pages&gt;370-374&lt;/pages&gt;&lt;volume&gt;62&lt;/volume&gt;&lt;number&gt;5&lt;/number&gt;&lt;dates&gt;&lt;year&gt;2007&lt;/year&gt;&lt;pub-dates&gt;&lt;date&gt;December&lt;/date&gt;&lt;/pub-dates&gt;&lt;/dates&gt;&lt;urls&gt;&lt;related-urls&gt;&lt;url&gt;http://ovidsp.ovid.com/ovidweb.cgi?T=JS&amp;amp;CSC=Y&amp;amp;NEWS=N&amp;amp;PAGE=fulltext&amp;amp;D=emed11&amp;amp;AN=35155478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6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E, MDR-AB, 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LA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ult 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496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o NY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oo&lt;/Author&gt;&lt;Year&gt;2005&lt;/Year&gt;&lt;RecNum&gt;15&lt;/RecNum&gt;&lt;DisplayText&gt;&lt;style face="superscript"&gt;37&lt;/style&gt;&lt;/DisplayText&gt;&lt;record&gt;&lt;rec-number&gt;15&lt;/rec-number&gt;&lt;foreign-keys&gt;&lt;key app="EN" db-id="zsea05pzxzx0zheezxl5dsxbvsrz2d9ezt5r" timestamp="0"&gt;15&lt;/key&gt;&lt;/foreign-keys&gt;&lt;ref-type name="Journal Article"&gt;17&lt;/ref-type&gt;&lt;contributors&gt;&lt;authors&gt;&lt;author&gt;Boo, N. Y.&lt;/author&gt;&lt;author&gt;Ng, S. F.&lt;/author&gt;&lt;author&gt;Lim, V. K.&lt;/author&gt;&lt;/authors&gt;&lt;/contributors&gt;&lt;auth-address&gt;Department of Paediatrics, Faculty of Medicine, Universiti Kebangsaan Malaysia, Jalan Yaacob Latif, 56000 Kuala Lumpur, Malaysia. nyboo@mail.hukm.ukm.my&lt;/auth-address&gt;&lt;titles&gt;&lt;title&gt;A case-control study of risk factors associated with rectal colonization of extended-spectrum beta-lactamase producing Klebsiella sp. in newborn infants&lt;/title&gt;&lt;secondary-title&gt;J Hosp Infect&lt;/secondary-title&gt;&lt;alt-title&gt;The Journal of hospital infection&lt;/alt-title&gt;&lt;/titles&gt;&lt;pages&gt;68-74&lt;/pages&gt;&lt;volume&gt;61&lt;/volume&gt;&lt;number&gt;1&lt;/number&gt;&lt;edition&gt;2005/06/15&lt;/edition&gt;&lt;keywords&gt;&lt;keyword&gt;Case-Control Studies&lt;/keyword&gt;&lt;keyword&gt;Female&lt;/keyword&gt;&lt;keyword&gt;Humans&lt;/keyword&gt;&lt;keyword&gt;Infant, Newborn&lt;/keyword&gt;&lt;keyword&gt;Infection Control/methods&lt;/keyword&gt;&lt;keyword&gt;Intensive Care Units, Neonatal&lt;/keyword&gt;&lt;keyword&gt;Klebsiella/isolation &amp;amp; purification/ physiology&lt;/keyword&gt;&lt;keyword&gt;Klebsiella Infections/complications/ microbiology&lt;/keyword&gt;&lt;keyword&gt;Length of Stay&lt;/keyword&gt;&lt;keyword&gt;Male&lt;/keyword&gt;&lt;keyword&gt;Pneumonia/complications&lt;/keyword&gt;&lt;keyword&gt;Rectum/ microbiology&lt;/keyword&gt;&lt;keyword&gt;Retrospective Studies&lt;/keyword&gt;&lt;keyword&gt;Risk Factors&lt;/keyword&gt;&lt;keyword&gt;beta-Lactamases/ physiology&lt;/keyword&gt;&lt;/keywords&gt;&lt;dates&gt;&lt;year&gt;2005&lt;/year&gt;&lt;pub-dates&gt;&lt;date&gt;Sep&lt;/date&gt;&lt;/pub-dates&gt;&lt;/dates&gt;&lt;isbn&gt;0195-6701 (Print)&amp;#xD;0195-6701 (Linking)&lt;/isbn&gt;&lt;accession-num&gt;15953660&lt;/accession-num&gt;&lt;urls&gt;&lt;/urls&gt;&lt;electronic-resource-num&gt;10.1016/j.jhin.2005.01.025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7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-KP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369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0F1D21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ng ML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MaW5nPC9BdXRob3I+PFllYXI+MjAwMTwvWWVhcj48UmVj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</w:fldData>
              </w:fldChar>
            </w:r>
            <w:r w:rsidR="000F1D2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MaW5nPC9BdXRob3I+PFllYXI+MjAwMTwvWWVhcj48UmVj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</w:fldData>
              </w:fldChar>
            </w:r>
            <w:r w:rsidR="000F1D2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8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1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, 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03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g SP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Ng&lt;/Author&gt;&lt;Year&gt;1998&lt;/Year&gt;&lt;RecNum&gt;41&lt;/RecNum&gt;&lt;DisplayText&gt;&lt;style face="superscript"&gt;39&lt;/style&gt;&lt;/DisplayText&gt;&lt;record&gt;&lt;rec-number&gt;41&lt;/rec-number&gt;&lt;foreign-keys&gt;&lt;key app="EN" db-id="zsea05pzxzx0zheezxl5dsxbvsrz2d9ezt5r" timestamp="0"&gt;41&lt;/key&gt;&lt;/foreign-keys&gt;&lt;ref-type name="Journal Article"&gt;17&lt;/ref-type&gt;&lt;contributors&gt;&lt;authors&gt;&lt;author&gt;Ng, S. P.&lt;/author&gt;&lt;author&gt;Gomez, J. M.&lt;/author&gt;&lt;author&gt;Lim, S. H.&lt;/author&gt;&lt;author&gt;Ho, N. K.&lt;/author&gt;&lt;/authors&gt;&lt;/contributors&gt;&lt;auth-address&gt;Department of Neonatology I, KK Women&amp;apos;s and Children&amp;apos;s Hospital, Singapore.&lt;/auth-address&gt;&lt;titles&gt;&lt;title&gt;Reduction of nosocomial infection in a neonatal intensive care unit (NICU)&lt;/title&gt;&lt;secondary-title&gt;Singapore Med J&lt;/secondary-title&gt;&lt;alt-title&gt;Singapore medical journal&lt;/alt-title&gt;&lt;/titles&gt;&lt;pages&gt;319-23&lt;/pages&gt;&lt;volume&gt;39&lt;/volume&gt;&lt;number&gt;7&lt;/number&gt;&lt;edition&gt;1999/01/14&lt;/edition&gt;&lt;keywords&gt;&lt;keyword&gt;Bacteremia/microbiology/prevention &amp;amp; control&lt;/keyword&gt;&lt;keyword&gt;Blood Specimen Collection/methods&lt;/keyword&gt;&lt;keyword&gt;Catheterization, Central Venous&lt;/keyword&gt;&lt;keyword&gt;Chi-Square Distribution&lt;/keyword&gt;&lt;keyword&gt;Cross Infection/epidemiology/ prevention &amp;amp; control&lt;/keyword&gt;&lt;keyword&gt;Drug Delivery Systems&lt;/keyword&gt;&lt;keyword&gt;Humans&lt;/keyword&gt;&lt;keyword&gt;Incidence&lt;/keyword&gt;&lt;keyword&gt;Infant, Newborn&lt;/keyword&gt;&lt;keyword&gt;Infant, Premature&lt;/keyword&gt;&lt;keyword&gt;Infection Control/ methods&lt;/keyword&gt;&lt;keyword&gt;Intensive Care Units, Neonatal/ organization &amp;amp; administration&lt;/keyword&gt;&lt;keyword&gt;Program Evaluation&lt;/keyword&gt;&lt;keyword&gt;Statistics, Nonparametric&lt;/keyword&gt;&lt;/keywords&gt;&lt;dates&gt;&lt;year&gt;1998&lt;/year&gt;&lt;pub-dates&gt;&lt;date&gt;Jul&lt;/date&gt;&lt;/pub-dates&gt;&lt;/dates&gt;&lt;isbn&gt;0037-5675 (Print)&amp;#xD;0037-5675 (Linking)&lt;/isbn&gt;&lt;accession-num&gt;9885694&lt;/accession-num&gt;&lt;urls&gt;&lt;/urls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9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98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/MRS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27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lder D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lder&lt;/Author&gt;&lt;Year&gt;1996&lt;/Year&gt;&lt;RecNum&gt;24&lt;/RecNum&gt;&lt;DisplayText&gt;&lt;style face="superscript"&gt;40&lt;/style&gt;&lt;/DisplayText&gt;&lt;record&gt;&lt;rec-number&gt;24&lt;/rec-number&gt;&lt;foreign-keys&gt;&lt;key app="EN" db-id="zsea05pzxzx0zheezxl5dsxbvsrz2d9ezt5r" timestamp="0"&gt;24&lt;/key&gt;&lt;/foreign-keys&gt;&lt;ref-type name="Journal Article"&gt;17&lt;/ref-type&gt;&lt;contributors&gt;&lt;authors&gt;&lt;author&gt;Halder, D.&lt;/author&gt;&lt;author&gt;Seng, Q. B.&lt;/author&gt;&lt;author&gt;Malik, A. S.&lt;/author&gt;&lt;author&gt;Choo, K. E.&lt;/author&gt;&lt;/authors&gt;&lt;/contributors&gt;&lt;auth-address&gt;Department of Pediatrics, Hospital Universiti Sains Malaysia, Kubang Kerian, Kelantan, Malaysia.&lt;/auth-address&gt;&lt;titles&gt;&lt;title&gt;Neonatal septic arthritis&lt;/title&gt;&lt;secondary-title&gt;Southeast Asian J Trop Med Public Health&lt;/secondary-title&gt;&lt;alt-title&gt;The Southeast Asian journal of tropical medicine and public health&lt;/alt-title&gt;&lt;/titles&gt;&lt;pages&gt;600-5&lt;/pages&gt;&lt;volume&gt;27&lt;/volume&gt;&lt;number&gt;3&lt;/number&gt;&lt;edition&gt;1996/09/01&lt;/edition&gt;&lt;keywords&gt;&lt;keyword&gt;Age of Onset&lt;/keyword&gt;&lt;keyword&gt;Arthritis, Infectious/ epidemiology/microbiology/physiopathology/therapy&lt;/keyword&gt;&lt;keyword&gt;Comorbidity&lt;/keyword&gt;&lt;keyword&gt;Cross Infection/ epidemiology/microbiology/physiopathology/therapy&lt;/keyword&gt;&lt;keyword&gt;Female&lt;/keyword&gt;&lt;keyword&gt;Humans&lt;/keyword&gt;&lt;keyword&gt;Infant, Newborn&lt;/keyword&gt;&lt;keyword&gt;Intensive Care, Neonatal&lt;/keyword&gt;&lt;keyword&gt;Klebsiella Infections/epidemiology&lt;/keyword&gt;&lt;keyword&gt;Malaysia/epidemiology&lt;/keyword&gt;&lt;keyword&gt;Male&lt;/keyword&gt;&lt;keyword&gt;Methicillin Resistance&lt;/keyword&gt;&lt;keyword&gt;Osteomyelitis/epidemiology&lt;/keyword&gt;&lt;keyword&gt;Retrospective Studies&lt;/keyword&gt;&lt;keyword&gt;Risk Factors&lt;/keyword&gt;&lt;keyword&gt;Staphylococcal Infections/epidemiology&lt;/keyword&gt;&lt;keyword&gt;Staphylococcus aureus&lt;/keyword&gt;&lt;/keywords&gt;&lt;dates&gt;&lt;year&gt;1996&lt;/year&gt;&lt;pub-dates&gt;&lt;date&gt;Sep&lt;/date&gt;&lt;/pub-dates&gt;&lt;/dates&gt;&lt;isbn&gt;0125-1562 (Print)&amp;#xD;0125-1562 (Linking)&lt;/isbn&gt;&lt;accession-num&gt;9185277&lt;/accession-num&gt;&lt;urls&gt;&lt;/urls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0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96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laysi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79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ptic arthritis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10</w:t>
            </w:r>
            <w:r w:rsidRPr="00FD60F3">
              <w:rPr>
                <w:rFonts w:ascii="Times New Roman" w:hAnsi="Times New Roman" w:cs="Times New Roman"/>
                <w:sz w:val="20"/>
                <w:szCs w:val="24"/>
                <w:vertAlign w:val="superscript"/>
              </w:rPr>
              <w:t>e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3F14" w:rsidRPr="007D2F8E" w:rsidTr="004D54DF">
        <w:trPr>
          <w:trHeight w:val="397"/>
        </w:trPr>
        <w:tc>
          <w:tcPr>
            <w:tcW w:w="167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66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n KW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an&lt;/Author&gt;&lt;Year&gt;1994&lt;/Year&gt;&lt;RecNum&gt;47&lt;/RecNum&gt;&lt;DisplayText&gt;&lt;style face="superscript"&gt;41&lt;/style&gt;&lt;/DisplayText&gt;&lt;record&gt;&lt;rec-number&gt;47&lt;/rec-number&gt;&lt;foreign-keys&gt;&lt;key app="EN" db-id="zsea05pzxzx0zheezxl5dsxbvsrz2d9ezt5r" timestamp="0"&gt;47&lt;/key&gt;&lt;/foreign-keys&gt;&lt;ref-type name="Journal Article"&gt;17&lt;/ref-type&gt;&lt;contributors&gt;&lt;authors&gt;&lt;author&gt;Tan, K. W.&lt;/author&gt;&lt;author&gt;Tay, L.&lt;/author&gt;&lt;author&gt;Lim, S. H.&lt;/author&gt;&lt;/authors&gt;&lt;/contributors&gt;&lt;auth-address&gt;Department of Neonatal Medicine II, Kandang Kerbau Hospital, Singapore.&lt;/auth-address&gt;&lt;titles&gt;&lt;title&gt;An outbreak of methicillin-resistant Staphylococcus aureus in a neonatal intensive care unit in Singapore: a 20-month study of clinical characteristics and control&lt;/title&gt;&lt;secondary-title&gt;Singapore Med J&lt;/secondary-title&gt;&lt;alt-title&gt;Singapore medical journal&lt;/alt-title&gt;&lt;/titles&gt;&lt;pages&gt;277-82&lt;/pages&gt;&lt;volume&gt;35&lt;/volume&gt;&lt;number&gt;3&lt;/number&gt;&lt;edition&gt;1994/06/01&lt;/edition&gt;&lt;keywords&gt;&lt;keyword&gt;Cross Infection/prevention &amp;amp; control&lt;/keyword&gt;&lt;keyword&gt;Disease Outbreaks&lt;/keyword&gt;&lt;keyword&gt;Humans&lt;/keyword&gt;&lt;keyword&gt;Infant, Newborn&lt;/keyword&gt;&lt;keyword&gt;Intensive Care Units, Neonatal&lt;/keyword&gt;&lt;keyword&gt;Methicillin Resistance&lt;/keyword&gt;&lt;keyword&gt;Patient Isolation&lt;/keyword&gt;&lt;keyword&gt;Singapore&lt;/keyword&gt;&lt;keyword&gt;Staphylococcal Infections/ epidemiology/prevention &amp;amp; control&lt;/keyword&gt;&lt;keyword&gt;Staphylococcus aureus/ drug effects&lt;/keyword&gt;&lt;/keywords&gt;&lt;dates&gt;&lt;year&gt;1994&lt;/year&gt;&lt;pub-dates&gt;&lt;date&gt;Jun&lt;/date&gt;&lt;/pub-dates&gt;&lt;/dates&gt;&lt;isbn&gt;0037-5675 (Print)&amp;#xD;0037-5675 (Linking)&lt;/isbn&gt;&lt;accession-num&gt;7997904&lt;/accession-num&gt;&lt;urls&gt;&lt;/urls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EA31D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1</w:t>
            </w:r>
            <w:r w:rsidR="00E57D3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94</w:t>
            </w:r>
          </w:p>
        </w:tc>
        <w:tc>
          <w:tcPr>
            <w:tcW w:w="424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ingapore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79" w:type="pct"/>
            <w:shd w:val="clear" w:color="auto" w:fill="auto"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y HAI, colonization</w:t>
            </w:r>
          </w:p>
        </w:tc>
        <w:tc>
          <w:tcPr>
            <w:tcW w:w="360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ICU</w:t>
            </w:r>
          </w:p>
        </w:tc>
        <w:tc>
          <w:tcPr>
            <w:tcW w:w="360" w:type="pct"/>
          </w:tcPr>
          <w:p w:rsidR="00FD60F3" w:rsidRPr="00FD60F3" w:rsidRDefault="00FD60F3" w:rsidP="008E24AA">
            <w:pPr>
              <w:spacing w:after="0" w:line="312" w:lineRule="auto"/>
              <w:jc w:val="right"/>
              <w:rPr>
                <w:rFonts w:ascii="Times New Roman" w:hAnsi="Times New Roman" w:cs="Times New Roman"/>
                <w:sz w:val="20"/>
                <w:szCs w:val="24"/>
              </w:rPr>
            </w:pP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4"/>
              </w:rPr>
              <w:t>,</w:t>
            </w:r>
            <w:r w:rsidRPr="00FD60F3">
              <w:rPr>
                <w:rFonts w:ascii="Times New Roman" w:hAnsi="Times New Roman" w:cs="Times New Roman"/>
                <w:sz w:val="20"/>
                <w:szCs w:val="24"/>
              </w:rPr>
              <w:t>576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08" w:type="pct"/>
            <w:shd w:val="clear" w:color="auto" w:fill="auto"/>
            <w:noWrap/>
            <w:hideMark/>
          </w:tcPr>
          <w:p w:rsidR="00FD60F3" w:rsidRPr="007D2F8E" w:rsidRDefault="00FD60F3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C371D8" w:rsidRPr="00B72B0F" w:rsidRDefault="00C371D8" w:rsidP="008E24AA">
      <w:pPr>
        <w:spacing w:after="0" w:line="312" w:lineRule="auto"/>
        <w:rPr>
          <w:rFonts w:ascii="Times New Roman" w:hAnsi="Times New Roman" w:cs="Times New Roman"/>
          <w:sz w:val="16"/>
          <w:szCs w:val="16"/>
        </w:rPr>
      </w:pPr>
    </w:p>
    <w:p w:rsidR="00796966" w:rsidRPr="007D2F8E" w:rsidRDefault="00796966" w:rsidP="008E24AA">
      <w:pPr>
        <w:spacing w:after="0" w:line="312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7D2F8E">
        <w:rPr>
          <w:rFonts w:ascii="Times New Roman" w:hAnsi="Times New Roman" w:cs="Times New Roman"/>
          <w:b/>
          <w:bCs/>
          <w:sz w:val="20"/>
          <w:szCs w:val="20"/>
        </w:rPr>
        <w:t>Abbreviations:</w:t>
      </w:r>
    </w:p>
    <w:p w:rsidR="009318F3" w:rsidRPr="007D2F8E" w:rsidRDefault="009318F3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  <w:r w:rsidRPr="007D2F8E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7D2F8E">
        <w:rPr>
          <w:rFonts w:ascii="Times New Roman" w:hAnsi="Times New Roman" w:cs="Times New Roman"/>
          <w:sz w:val="20"/>
          <w:szCs w:val="20"/>
        </w:rPr>
        <w:t xml:space="preserve">CoR-AB, colistin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A. baumannii</w:t>
      </w:r>
      <w:r w:rsidRPr="007D2F8E">
        <w:rPr>
          <w:rFonts w:ascii="Times New Roman" w:hAnsi="Times New Roman" w:cs="Times New Roman"/>
          <w:sz w:val="20"/>
          <w:szCs w:val="20"/>
        </w:rPr>
        <w:t xml:space="preserve">; CRAB, carbapenem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A. baumannii</w:t>
      </w:r>
      <w:r w:rsidRPr="007D2F8E">
        <w:rPr>
          <w:rFonts w:ascii="Times New Roman" w:hAnsi="Times New Roman" w:cs="Times New Roman"/>
          <w:sz w:val="20"/>
          <w:szCs w:val="20"/>
        </w:rPr>
        <w:t xml:space="preserve">; CRE, carbapenem-resistant Enterobacteriaceae; CR-KP, carbapenem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K. pneumoniae</w:t>
      </w:r>
      <w:r w:rsidRPr="007D2F8E">
        <w:rPr>
          <w:rFonts w:ascii="Times New Roman" w:hAnsi="Times New Roman" w:cs="Times New Roman"/>
          <w:sz w:val="20"/>
          <w:szCs w:val="20"/>
        </w:rPr>
        <w:t xml:space="preserve">; CR-PsA, carbapenem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P. aeruginosa</w:t>
      </w:r>
      <w:r w:rsidRPr="007D2F8E">
        <w:rPr>
          <w:rFonts w:ascii="Times New Roman" w:hAnsi="Times New Roman" w:cs="Times New Roman"/>
          <w:sz w:val="20"/>
          <w:szCs w:val="20"/>
        </w:rPr>
        <w:t xml:space="preserve">; ESBL-E, ESBL-producing Enterobacteriaceae; ESBL-EC, ESBL-producing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E. coli</w:t>
      </w:r>
      <w:r w:rsidRPr="007D2F8E">
        <w:rPr>
          <w:rFonts w:ascii="Times New Roman" w:hAnsi="Times New Roman" w:cs="Times New Roman"/>
          <w:sz w:val="20"/>
          <w:szCs w:val="20"/>
        </w:rPr>
        <w:t xml:space="preserve">; ESBL-KP, ESBL-producing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K. pneumoniae</w:t>
      </w:r>
      <w:r w:rsidRPr="007D2F8E">
        <w:rPr>
          <w:rFonts w:ascii="Times New Roman" w:hAnsi="Times New Roman" w:cs="Times New Roman"/>
          <w:sz w:val="20"/>
          <w:szCs w:val="20"/>
        </w:rPr>
        <w:t xml:space="preserve">; MDR-AB, multidrug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A. baumannii</w:t>
      </w:r>
      <w:r w:rsidRPr="007D2F8E">
        <w:rPr>
          <w:rFonts w:ascii="Times New Roman" w:hAnsi="Times New Roman" w:cs="Times New Roman"/>
          <w:sz w:val="20"/>
          <w:szCs w:val="20"/>
        </w:rPr>
        <w:t xml:space="preserve">; MDR-E, multidrug-resistant Enterobacteriaceae; MDR-EC, multidrug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E. coli</w:t>
      </w:r>
      <w:r w:rsidRPr="007D2F8E">
        <w:rPr>
          <w:rFonts w:ascii="Times New Roman" w:hAnsi="Times New Roman" w:cs="Times New Roman"/>
          <w:sz w:val="20"/>
          <w:szCs w:val="20"/>
        </w:rPr>
        <w:t>; MDR-GNB, multidrug-resistant Gram-negative bacteria; MDR-</w:t>
      </w:r>
      <w:r w:rsidRPr="007D2F8E">
        <w:rPr>
          <w:rFonts w:ascii="Times New Roman" w:hAnsi="Times New Roman" w:cs="Times New Roman"/>
          <w:sz w:val="20"/>
          <w:szCs w:val="20"/>
        </w:rPr>
        <w:lastRenderedPageBreak/>
        <w:t xml:space="preserve">KP, multidrug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K. pneumoniae</w:t>
      </w:r>
      <w:r w:rsidRPr="007D2F8E">
        <w:rPr>
          <w:rFonts w:ascii="Times New Roman" w:hAnsi="Times New Roman" w:cs="Times New Roman"/>
          <w:sz w:val="20"/>
          <w:szCs w:val="20"/>
        </w:rPr>
        <w:t xml:space="preserve">; MDR-PsA, multidrug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P. aeruginosa</w:t>
      </w:r>
      <w:r w:rsidRPr="007D2F8E">
        <w:rPr>
          <w:rFonts w:ascii="Times New Roman" w:hAnsi="Times New Roman" w:cs="Times New Roman"/>
          <w:sz w:val="20"/>
          <w:szCs w:val="20"/>
        </w:rPr>
        <w:t xml:space="preserve">; MRSA, methicillin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S. aureus</w:t>
      </w:r>
      <w:r w:rsidRPr="007D2F8E">
        <w:rPr>
          <w:rFonts w:ascii="Times New Roman" w:hAnsi="Times New Roman" w:cs="Times New Roman"/>
          <w:sz w:val="20"/>
          <w:szCs w:val="20"/>
        </w:rPr>
        <w:t xml:space="preserve">; MRSE, methicillin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S. epidermidis</w:t>
      </w:r>
      <w:r w:rsidRPr="007D2F8E">
        <w:rPr>
          <w:rFonts w:ascii="Times New Roman" w:hAnsi="Times New Roman" w:cs="Times New Roman"/>
          <w:sz w:val="20"/>
          <w:szCs w:val="20"/>
        </w:rPr>
        <w:t xml:space="preserve">; PDR-AB, pandrug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A. baumannii</w:t>
      </w:r>
      <w:r w:rsidRPr="007D2F8E">
        <w:rPr>
          <w:rFonts w:ascii="Times New Roman" w:hAnsi="Times New Roman" w:cs="Times New Roman"/>
          <w:sz w:val="20"/>
          <w:szCs w:val="20"/>
        </w:rPr>
        <w:t xml:space="preserve">; VRE, vancomycin-resistant enterococci; XDR-AB, extensively drug-resistant </w:t>
      </w:r>
      <w:r w:rsidRPr="007D2F8E">
        <w:rPr>
          <w:rFonts w:ascii="Times New Roman" w:hAnsi="Times New Roman" w:cs="Times New Roman"/>
          <w:i/>
          <w:iCs/>
          <w:sz w:val="20"/>
          <w:szCs w:val="20"/>
        </w:rPr>
        <w:t>A. baumannii</w:t>
      </w:r>
      <w:r w:rsidRPr="007D2F8E">
        <w:rPr>
          <w:rFonts w:ascii="Times New Roman" w:hAnsi="Times New Roman" w:cs="Times New Roman"/>
          <w:sz w:val="20"/>
          <w:szCs w:val="20"/>
        </w:rPr>
        <w:t>.</w:t>
      </w:r>
    </w:p>
    <w:p w:rsidR="00925AC4" w:rsidRPr="007D2F8E" w:rsidRDefault="00B617A3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  <w:r w:rsidRPr="007D2F8E"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Pr="007D2F8E">
        <w:rPr>
          <w:rFonts w:ascii="Times New Roman" w:hAnsi="Times New Roman" w:cs="Times New Roman"/>
          <w:sz w:val="20"/>
          <w:szCs w:val="20"/>
        </w:rPr>
        <w:t>BSI, bloodstream infection; CAUTI, catheter-associated urinary tract infection; CLABSI</w:t>
      </w:r>
      <w:r w:rsidR="00925AC4" w:rsidRPr="007D2F8E">
        <w:rPr>
          <w:rFonts w:ascii="Times New Roman" w:hAnsi="Times New Roman" w:cs="Times New Roman"/>
          <w:sz w:val="20"/>
          <w:szCs w:val="20"/>
        </w:rPr>
        <w:t xml:space="preserve">, central line-associated bloodstream infection; </w:t>
      </w:r>
      <w:r w:rsidRPr="007D2F8E">
        <w:rPr>
          <w:rFonts w:ascii="Times New Roman" w:hAnsi="Times New Roman" w:cs="Times New Roman"/>
          <w:sz w:val="20"/>
          <w:szCs w:val="20"/>
        </w:rPr>
        <w:t xml:space="preserve">HAI, </w:t>
      </w:r>
      <w:r w:rsidR="00925AC4" w:rsidRPr="007D2F8E">
        <w:rPr>
          <w:rFonts w:ascii="Times New Roman" w:hAnsi="Times New Roman" w:cs="Times New Roman"/>
          <w:sz w:val="20"/>
          <w:szCs w:val="20"/>
        </w:rPr>
        <w:t xml:space="preserve">healthcare-associated infection; </w:t>
      </w:r>
      <w:r w:rsidRPr="007D2F8E">
        <w:rPr>
          <w:rFonts w:ascii="Times New Roman" w:hAnsi="Times New Roman" w:cs="Times New Roman"/>
          <w:sz w:val="20"/>
          <w:szCs w:val="20"/>
        </w:rPr>
        <w:t>VAP</w:t>
      </w:r>
      <w:r w:rsidR="00925AC4" w:rsidRPr="007D2F8E">
        <w:rPr>
          <w:rFonts w:ascii="Times New Roman" w:hAnsi="Times New Roman" w:cs="Times New Roman"/>
          <w:sz w:val="20"/>
          <w:szCs w:val="20"/>
        </w:rPr>
        <w:t xml:space="preserve">, </w:t>
      </w:r>
    </w:p>
    <w:p w:rsidR="00925AC4" w:rsidRPr="007D2F8E" w:rsidRDefault="00925AC4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  <w:r w:rsidRPr="007D2F8E">
        <w:rPr>
          <w:rFonts w:ascii="Times New Roman" w:hAnsi="Times New Roman" w:cs="Times New Roman"/>
          <w:sz w:val="20"/>
          <w:szCs w:val="20"/>
        </w:rPr>
        <w:t>ventilator-associated pneumonia.</w:t>
      </w:r>
    </w:p>
    <w:p w:rsidR="00F576A6" w:rsidRDefault="00F576A6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  <w:r w:rsidRPr="007D2F8E"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Pr="007D2F8E">
        <w:rPr>
          <w:rFonts w:ascii="Times New Roman" w:hAnsi="Times New Roman" w:cs="Times New Roman"/>
          <w:sz w:val="20"/>
          <w:szCs w:val="20"/>
        </w:rPr>
        <w:t>MICU, medical ICU; NICU, neonatal ICU; PICU, pediatric ICU; SICU, surgical ICU.</w:t>
      </w:r>
    </w:p>
    <w:p w:rsidR="007071D8" w:rsidRDefault="0087493B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d</w:t>
      </w:r>
      <w:r w:rsidR="007071D8">
        <w:rPr>
          <w:rFonts w:ascii="Times New Roman" w:hAnsi="Times New Roman" w:cs="Times New Roman"/>
          <w:sz w:val="20"/>
          <w:szCs w:val="20"/>
        </w:rPr>
        <w:t>A</w:t>
      </w:r>
      <w:r w:rsidR="007071D8" w:rsidRPr="007071D8">
        <w:rPr>
          <w:rFonts w:ascii="Times New Roman" w:hAnsi="Times New Roman" w:cs="Times New Roman"/>
          <w:sz w:val="20"/>
          <w:szCs w:val="20"/>
        </w:rPr>
        <w:t>ll patients admitted to ICU</w:t>
      </w:r>
      <w:r w:rsidR="007071D8">
        <w:rPr>
          <w:rFonts w:ascii="Times New Roman" w:hAnsi="Times New Roman" w:cs="Times New Roman"/>
          <w:sz w:val="20"/>
          <w:szCs w:val="20"/>
        </w:rPr>
        <w:t>.</w:t>
      </w:r>
    </w:p>
    <w:p w:rsidR="0068476F" w:rsidRDefault="007071D8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  <w:sectPr w:rsidR="0068476F" w:rsidSect="005C1318">
          <w:pgSz w:w="16838" w:h="11906" w:orient="landscape"/>
          <w:pgMar w:top="1134" w:right="851" w:bottom="851" w:left="851" w:header="708" w:footer="708" w:gutter="0"/>
          <w:cols w:space="708"/>
          <w:docGrid w:linePitch="360"/>
        </w:sectPr>
      </w:pPr>
      <w:r w:rsidRPr="007071D8">
        <w:rPr>
          <w:rFonts w:ascii="Times New Roman" w:hAnsi="Times New Roman" w:cs="Times New Roman"/>
          <w:sz w:val="20"/>
          <w:szCs w:val="20"/>
          <w:vertAlign w:val="superscript"/>
        </w:rPr>
        <w:t>e</w:t>
      </w:r>
      <w:r w:rsidRPr="007071D8">
        <w:rPr>
          <w:rFonts w:ascii="Times New Roman" w:hAnsi="Times New Roman" w:cs="Times New Roman"/>
          <w:sz w:val="20"/>
          <w:szCs w:val="20"/>
        </w:rPr>
        <w:t>Number of infected cases</w:t>
      </w:r>
      <w:r>
        <w:rPr>
          <w:rFonts w:ascii="Times New Roman" w:hAnsi="Times New Roman" w:cs="Times New Roman"/>
          <w:sz w:val="20"/>
          <w:szCs w:val="20"/>
        </w:rPr>
        <w:t>.</w:t>
      </w:r>
    </w:p>
    <w:p w:rsidR="001C2C03" w:rsidRPr="00540E09" w:rsidRDefault="001C2C03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40E09"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3</w:t>
      </w:r>
    </w:p>
    <w:p w:rsidR="001C2C03" w:rsidRPr="00540E09" w:rsidRDefault="001C2C03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40E09">
        <w:rPr>
          <w:rFonts w:ascii="Times New Roman" w:hAnsi="Times New Roman" w:cs="Times New Roman"/>
          <w:b/>
          <w:bCs/>
          <w:sz w:val="24"/>
          <w:szCs w:val="24"/>
        </w:rPr>
        <w:t>Quality assessments</w:t>
      </w:r>
    </w:p>
    <w:p w:rsidR="001C2C03" w:rsidRDefault="001C2C03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</w:p>
    <w:p w:rsidR="00C371D8" w:rsidRPr="007D2F8E" w:rsidRDefault="00B72B0F" w:rsidP="008E24AA">
      <w:pPr>
        <w:pStyle w:val="a3"/>
        <w:spacing w:line="312" w:lineRule="auto"/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bCs/>
          <w:sz w:val="20"/>
          <w:szCs w:val="20"/>
        </w:rPr>
        <w:t>eTable 3</w:t>
      </w:r>
      <w:r w:rsidRPr="0049222B">
        <w:rPr>
          <w:rFonts w:ascii="Times New Roman" w:hAnsi="Times New Roman"/>
          <w:b/>
          <w:bCs/>
          <w:sz w:val="20"/>
          <w:szCs w:val="20"/>
        </w:rPr>
        <w:t>.</w:t>
      </w:r>
      <w:r w:rsidR="00516462">
        <w:rPr>
          <w:rFonts w:ascii="Times New Roman" w:hAnsi="Times New Roman"/>
          <w:b/>
          <w:bCs/>
          <w:sz w:val="20"/>
          <w:szCs w:val="20"/>
        </w:rPr>
        <w:t>1</w:t>
      </w:r>
      <w:r w:rsidRPr="0049222B">
        <w:rPr>
          <w:rFonts w:ascii="Times New Roman" w:hAnsi="Times New Roman"/>
          <w:b/>
          <w:bCs/>
          <w:sz w:val="20"/>
          <w:szCs w:val="20"/>
        </w:rPr>
        <w:t xml:space="preserve"> </w:t>
      </w:r>
      <w:r w:rsidR="00C371D8" w:rsidRPr="007D2F8E">
        <w:rPr>
          <w:rFonts w:ascii="Times New Roman" w:hAnsi="Times New Roman"/>
          <w:b/>
          <w:sz w:val="20"/>
          <w:szCs w:val="20"/>
        </w:rPr>
        <w:t>Quality assessment of studies</w:t>
      </w:r>
    </w:p>
    <w:p w:rsidR="00C63536" w:rsidRPr="00B72B0F" w:rsidRDefault="00C63536" w:rsidP="008E24AA">
      <w:pPr>
        <w:pStyle w:val="a3"/>
        <w:spacing w:line="312" w:lineRule="auto"/>
        <w:rPr>
          <w:rFonts w:ascii="Times New Roman" w:hAnsi="Times New Roman"/>
          <w:b/>
          <w:sz w:val="16"/>
          <w:szCs w:val="16"/>
        </w:rPr>
      </w:pPr>
    </w:p>
    <w:tbl>
      <w:tblPr>
        <w:tblW w:w="9372" w:type="dxa"/>
        <w:tblInd w:w="97" w:type="dxa"/>
        <w:tblLook w:val="04A0"/>
      </w:tblPr>
      <w:tblGrid>
        <w:gridCol w:w="439"/>
        <w:gridCol w:w="1900"/>
        <w:gridCol w:w="1256"/>
        <w:gridCol w:w="960"/>
        <w:gridCol w:w="340"/>
        <w:gridCol w:w="439"/>
        <w:gridCol w:w="1900"/>
        <w:gridCol w:w="1256"/>
        <w:gridCol w:w="960"/>
      </w:tblGrid>
      <w:tr w:rsidR="00C371D8" w:rsidRPr="007D2F8E" w:rsidTr="00C63536">
        <w:trPr>
          <w:trHeight w:val="285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D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irst author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Year of publication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Quality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D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First author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Year of publication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371D8" w:rsidRPr="007D2F8E" w:rsidRDefault="00C371D8" w:rsidP="008E24AA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Quality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onyasiri A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ong SJ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DD113B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cs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 NK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kwan N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trimontrichai A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h HM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sz w:val="20"/>
                <w:szCs w:val="20"/>
              </w:rPr>
              <w:t>L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urner P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atherason SG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usri S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urup A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rris PN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onaldson AD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hai J(1)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ill CJ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hai J(2)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atherason SG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anahiraman S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tzow JM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ng ML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ritippayawan S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ng SY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isarnthanarak A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isarnthanarak A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atherason SG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ttawatanarat K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im H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harman YR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wa AL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B56867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chultsz C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n CC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atrimontrichai A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o NY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sudevan A(1)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ing ML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sz w:val="20"/>
                <w:szCs w:val="20"/>
              </w:rPr>
              <w:t>L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sudevan A(2)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66FF33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sz w:val="20"/>
                <w:szCs w:val="20"/>
              </w:rPr>
              <w:t>H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g SP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9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 T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sz w:val="20"/>
                <w:szCs w:val="20"/>
              </w:rPr>
              <w:t>L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lder D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9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00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sz w:val="20"/>
                <w:szCs w:val="20"/>
              </w:rPr>
              <w:t>L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kwan N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n KW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94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</w:tr>
      <w:tr w:rsidR="00C371D8" w:rsidRPr="007D2F8E" w:rsidTr="000C76EE">
        <w:trPr>
          <w:trHeight w:val="397"/>
        </w:trPr>
        <w:tc>
          <w:tcPr>
            <w:tcW w:w="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g E</w:t>
            </w:r>
          </w:p>
        </w:tc>
        <w:tc>
          <w:tcPr>
            <w:tcW w:w="1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D2F8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Q</w:t>
            </w:r>
          </w:p>
        </w:tc>
        <w:tc>
          <w:tcPr>
            <w:tcW w:w="3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371D8" w:rsidRPr="007D2F8E" w:rsidRDefault="00C371D8" w:rsidP="000C76EE">
            <w:pPr>
              <w:spacing w:after="0" w:line="312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551AA0" w:rsidRPr="00B72B0F" w:rsidRDefault="00551AA0" w:rsidP="008E24AA">
      <w:pPr>
        <w:spacing w:after="0" w:line="312" w:lineRule="auto"/>
        <w:rPr>
          <w:rFonts w:ascii="Times New Roman" w:hAnsi="Times New Roman" w:cs="Times New Roman"/>
          <w:sz w:val="16"/>
          <w:szCs w:val="16"/>
        </w:rPr>
      </w:pPr>
    </w:p>
    <w:p w:rsidR="00224D82" w:rsidRDefault="005F38F3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  <w:sectPr w:rsidR="00224D82" w:rsidSect="00C371D8">
          <w:pgSz w:w="11906" w:h="16838"/>
          <w:pgMar w:top="851" w:right="851" w:bottom="851" w:left="1134" w:header="708" w:footer="708" w:gutter="0"/>
          <w:cols w:space="708"/>
          <w:docGrid w:linePitch="360"/>
        </w:sectPr>
      </w:pPr>
      <w:r w:rsidRPr="007D2F8E">
        <w:rPr>
          <w:rFonts w:ascii="Times New Roman" w:hAnsi="Times New Roman" w:cs="Times New Roman"/>
          <w:b/>
          <w:bCs/>
          <w:sz w:val="20"/>
          <w:szCs w:val="20"/>
        </w:rPr>
        <w:t xml:space="preserve">Abbreviations: </w:t>
      </w:r>
      <w:r w:rsidRPr="007D2F8E">
        <w:rPr>
          <w:rFonts w:ascii="Times New Roman" w:hAnsi="Times New Roman" w:cs="Times New Roman"/>
          <w:sz w:val="20"/>
          <w:szCs w:val="20"/>
        </w:rPr>
        <w:t>HQ, high quality; MQ, moderate quality; LQ, low quality</w:t>
      </w:r>
      <w:r w:rsidR="00DA30CD" w:rsidRPr="007D2F8E">
        <w:rPr>
          <w:rFonts w:ascii="Times New Roman" w:hAnsi="Times New Roman" w:cs="Times New Roman"/>
          <w:sz w:val="20"/>
          <w:szCs w:val="20"/>
        </w:rPr>
        <w:t>.</w:t>
      </w:r>
    </w:p>
    <w:p w:rsidR="00224D82" w:rsidRPr="00540E09" w:rsidRDefault="00224D82" w:rsidP="00224D82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Appendix 4</w:t>
      </w:r>
    </w:p>
    <w:p w:rsidR="00224D82" w:rsidRPr="00540E09" w:rsidRDefault="00A80EFE" w:rsidP="00224D82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umulative incidence and prevalence</w:t>
      </w:r>
    </w:p>
    <w:p w:rsidR="00224D82" w:rsidRDefault="00224D82" w:rsidP="00224D82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</w:p>
    <w:p w:rsidR="002E7525" w:rsidRPr="00AC4DA1" w:rsidRDefault="002E7525" w:rsidP="002E7525">
      <w:pPr>
        <w:spacing w:after="0" w:line="312" w:lineRule="auto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e</w:t>
      </w:r>
      <w:r w:rsidRPr="00AC4DA1">
        <w:rPr>
          <w:rFonts w:ascii="Times New Roman" w:hAnsi="Times New Roman" w:cs="Times New Roman"/>
          <w:b/>
          <w:bCs/>
          <w:sz w:val="20"/>
          <w:szCs w:val="20"/>
        </w:rPr>
        <w:t xml:space="preserve">Table </w:t>
      </w:r>
      <w:r>
        <w:rPr>
          <w:rFonts w:ascii="Times New Roman" w:hAnsi="Times New Roman" w:cs="Times New Roman"/>
          <w:b/>
          <w:bCs/>
          <w:sz w:val="20"/>
          <w:szCs w:val="20"/>
        </w:rPr>
        <w:t>4.</w:t>
      </w:r>
      <w:r w:rsidR="00516462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Pr="00AC4DA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color w:val="000000"/>
          <w:sz w:val="20"/>
          <w:szCs w:val="20"/>
        </w:rPr>
        <w:t>Prevalence rate</w:t>
      </w:r>
      <w:r w:rsidRPr="00AC4DA1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Pr="00AC4DA1">
        <w:rPr>
          <w:rFonts w:ascii="Times New Roman" w:eastAsia="Times New Roman" w:hAnsi="Times New Roman" w:cs="Times New Roman"/>
          <w:b/>
          <w:bCs/>
          <w:sz w:val="20"/>
          <w:szCs w:val="20"/>
        </w:rPr>
        <w:t>of HAI</w:t>
      </w:r>
      <w:r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Pr="00AC4DA1">
        <w:rPr>
          <w:rFonts w:ascii="Times New Roman" w:eastAsia="Times New Roman" w:hAnsi="Times New Roman" w:cs="Times New Roman"/>
          <w:b/>
          <w:bCs/>
          <w:sz w:val="20"/>
          <w:szCs w:val="20"/>
        </w:rPr>
        <w:t>due to MDRO in Southeast Asia</w:t>
      </w:r>
    </w:p>
    <w:p w:rsidR="00224D82" w:rsidRDefault="00224D82" w:rsidP="00224D82">
      <w:pPr>
        <w:spacing w:after="0" w:line="312" w:lineRule="auto"/>
        <w:rPr>
          <w:rFonts w:ascii="Times New Roman" w:hAnsi="Times New Roman" w:cs="Times New Roman"/>
          <w:sz w:val="16"/>
          <w:szCs w:val="16"/>
        </w:rPr>
      </w:pPr>
    </w:p>
    <w:tbl>
      <w:tblPr>
        <w:tblW w:w="5000" w:type="pct"/>
        <w:shd w:val="clear" w:color="auto" w:fill="FFFFFF" w:themeFill="background1"/>
        <w:tblLook w:val="04A0"/>
      </w:tblPr>
      <w:tblGrid>
        <w:gridCol w:w="2299"/>
        <w:gridCol w:w="2061"/>
        <w:gridCol w:w="1843"/>
        <w:gridCol w:w="7971"/>
      </w:tblGrid>
      <w:tr w:rsidR="002E7525" w:rsidRPr="00224D82" w:rsidTr="00540B5F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2E7525" w:rsidRPr="00224D82" w:rsidRDefault="002E7525" w:rsidP="00540B5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icroo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anism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2E7525" w:rsidRPr="00224D82" w:rsidRDefault="00540B5F" w:rsidP="00540B5F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infection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2E7525" w:rsidRPr="00224D82" w:rsidRDefault="002E7525" w:rsidP="00540B5F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ange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cs/>
              </w:rPr>
              <w:t>%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2E7525" w:rsidRPr="00224D82" w:rsidRDefault="002E7525" w:rsidP="00540B5F">
            <w:pPr>
              <w:pStyle w:val="a3"/>
              <w:spacing w:line="312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>Studies</w:t>
            </w:r>
          </w:p>
        </w:tc>
      </w:tr>
      <w:tr w:rsidR="002E7525" w:rsidRPr="00224D82" w:rsidTr="000B30DD">
        <w:trPr>
          <w:trHeight w:val="397"/>
        </w:trPr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DAEEF3" w:themeFill="accent5" w:themeFillTint="33"/>
            <w:vAlign w:val="center"/>
            <w:hideMark/>
          </w:tcPr>
          <w:p w:rsidR="002E7525" w:rsidRPr="00224D82" w:rsidRDefault="00540B5F" w:rsidP="00540B5F">
            <w:pPr>
              <w:pStyle w:val="a3"/>
              <w:spacing w:line="312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>Prevalence of drug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  <w:rtl/>
                <w:cs/>
              </w:rPr>
              <w:t>-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resistant cases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among 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patients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infected with the same pathogen</w:t>
            </w:r>
          </w:p>
        </w:tc>
      </w:tr>
      <w:tr w:rsidR="002E7525" w:rsidRPr="00560038" w:rsidTr="000B30DD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2E7525" w:rsidRPr="004177AF" w:rsidRDefault="00540B5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BL</w:t>
            </w: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ducing GNB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2E7525" w:rsidRPr="004177AF" w:rsidRDefault="00540B5F" w:rsidP="004177AF">
            <w:pPr>
              <w:spacing w:after="0" w:line="312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2E7525" w:rsidRPr="004177AF" w:rsidRDefault="00540B5F" w:rsidP="004177AF">
            <w:pPr>
              <w:spacing w:after="0" w:line="312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8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2E7525" w:rsidRPr="004177AF" w:rsidRDefault="000B30DD" w:rsidP="000B30DD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aharman et al, 2013 (Indone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YWhhcm1hbjwvQXV0aG9yPjxZZWFyPjIwMTM8L1llYXI+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YWhhcm1hbjwvQXV0aG9yPjxZZWFyPjIwMTM8L1llYXI+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B30DD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4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43E6F" w:rsidRPr="00560038" w:rsidTr="000B30DD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43E6F" w:rsidRPr="004177AF" w:rsidRDefault="00443E6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43E6F" w:rsidRPr="004177AF" w:rsidRDefault="000B30DD" w:rsidP="004177AF">
            <w:pPr>
              <w:spacing w:after="0" w:line="312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BSI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43E6F" w:rsidRPr="004177AF" w:rsidRDefault="000B30DD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.00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43E6F" w:rsidRPr="004177AF" w:rsidRDefault="000B30DD" w:rsidP="00A42F8C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Katherason et al, 2010 (Malay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LYXRoZXJhc29uPC9BdXRob3I+PFllYXI+MjAxMDwvWWVh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</w:fldData>
              </w:fldChar>
            </w:r>
            <w:r w:rsidR="00A42F8C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LYXRoZXJhc29uPC9BdXRob3I+PFllYXI+MjAxMDwvWWVh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</w:fldData>
              </w:fldChar>
            </w:r>
            <w:r w:rsidR="00A42F8C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B30DD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5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540B5F" w:rsidRPr="00560038" w:rsidTr="000B30DD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AB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9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0B30DD" w:rsidP="000B30DD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Nakwan et al, 2012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Nakwan&lt;/Author&gt;&lt;Year&gt;2012&lt;/Year&gt;&lt;RecNum&gt;39&lt;/RecNum&gt;&lt;DisplayText&gt;&lt;style face="superscript"&gt;20&lt;/style&gt;&lt;/DisplayText&gt;&lt;record&gt;&lt;rec-number&gt;39&lt;/rec-number&gt;&lt;foreign-keys&gt;&lt;key app="EN" db-id="zsea05pzxzx0zheezxl5dsxbvsrz2d9ezt5r" timestamp="0"&gt;39&lt;/key&gt;&lt;/foreign-keys&gt;&lt;ref-type name="Journal Article"&gt;17&lt;/ref-type&gt;&lt;contributors&gt;&lt;authors&gt;&lt;author&gt;Nakwan, N.&amp;#xD;Wannaro, J.&lt;/author&gt;&lt;author&gt;Patungkalo, W.&lt;/author&gt;&lt;author&gt;Chokephaibulkit, K.&lt;/author&gt;&lt;/authors&gt;&lt;/contributors&gt;&lt;titles&gt;&lt;title&gt;Clinical features, risk factors, and outcome of carbapenem-resistant Acinetobacter baumannii bacteremia in a Thai neonatal intensive care unit&lt;/title&gt;&lt;secondary-title&gt;Asian Biomedicine&lt;/secondary-title&gt;&lt;/titles&gt;&lt;pages&gt;473-479&lt;/pages&gt;&lt;volume&gt;6&lt;/volume&gt;&lt;number&gt;3&lt;/number&gt;&lt;dates&gt;&lt;year&gt;2012&lt;/year&gt;&lt;pub-dates&gt;&lt;date&gt;June&lt;/date&gt;&lt;/pub-dates&gt;&lt;/dates&gt;&lt;urls&gt;&lt;related-urls&gt;&lt;url&gt;http://ovidsp.ovid.com/ovidweb.cgi?T=JS&amp;amp;CSC=Y&amp;amp;NEWS=N&amp;amp;PAGE=fulltext&amp;amp;D=emed14&amp;amp;AN=366330513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B30DD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0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540B5F" w:rsidRPr="00560038" w:rsidTr="004177AF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0B30DD" w:rsidP="00A42F8C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e et al, 2012 (Vietnam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&lt;/Author&gt;&lt;Year&gt;2012&lt;/Year&gt;&lt;RecNum&gt;34&lt;/RecNum&gt;&lt;DisplayText&gt;&lt;style face="superscript"&gt;19&lt;/style&gt;&lt;/DisplayText&gt;&lt;record&gt;&lt;rec-number&gt;34&lt;/rec-number&gt;&lt;foreign-keys&gt;&lt;key app="EN" db-id="zsea05pzxzx0zheezxl5dsxbvsrz2d9ezt5r" timestamp="0"&gt;34&lt;/key&gt;&lt;/foreign-keys&gt;&lt;ref-type name="Journal Article"&gt;17&lt;/ref-type&gt;&lt;contributors&gt;&lt;authors&gt;&lt;author&gt;Le, T.&lt;/author&gt;&lt;author&gt;Nga, T. T. T.&lt;/author&gt;&lt;author&gt;Minoru, A.&lt;/author&gt;&lt;author&gt;Kirikae, T.&lt;/author&gt;&lt;/authors&gt;&lt;/contributors&gt;&lt;titles&gt;&lt;title&gt;Ventilation associated pneumonia caused by Acinetobacter baumannii at a tertiary hospital in Vietnam: Clinical and molecular patterns&lt;/title&gt;&lt;secondary-title&gt;Am J Infect Control&lt;/secondary-title&gt;&lt;/titles&gt;&lt;periodical&gt;&lt;full-title&gt;Am J Infect Control&lt;/full-title&gt;&lt;abbr-1&gt;American journal of infection control&lt;/abbr-1&gt;&lt;/periodical&gt;&lt;pages&gt;e53&lt;/pages&gt;&lt;volume&gt;40&lt;/volume&gt;&lt;number&gt;5&lt;/number&gt;&lt;dates&gt;&lt;year&gt;2012&lt;/year&gt;&lt;pub-dates&gt;&lt;date&gt;June&lt;/date&gt;&lt;/pub-dates&gt;&lt;/dates&gt;&lt;work-type&gt;Conference Abstract&lt;/work-type&gt;&lt;urls&gt;&lt;related-urls&gt;&lt;url&gt;http://ovidsp.ovid.com/ovidweb.cgi?T=JS&amp;amp;CSC=Y&amp;amp;NEWS=N&amp;amp;PAGE=fulltext&amp;amp;D=emed14&amp;amp;AN=70811555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B30DD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9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540B5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AB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  <w:r w:rsidR="000D47E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78.26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0D47E9" w:rsidP="000D47E9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usri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HVzcmk8L0F1dGhvcj48WWVhcj4yMDE1PC9ZZWFyPjxS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HVzcmk8L0F1dGhvcj48WWVhcj4yMDE1PC9ZZWFyPjxS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D47E9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5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Sritippayawan et al, 2009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2A4DDC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540B5F" w:rsidRPr="00560038" w:rsidTr="004177AF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650" w:type="pct"/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812" w:type="pct"/>
            <w:shd w:val="clear" w:color="auto" w:fill="FFFFFF" w:themeFill="background1"/>
            <w:vAlign w:val="center"/>
            <w:hideMark/>
          </w:tcPr>
          <w:p w:rsidR="00540B5F" w:rsidRPr="004177AF" w:rsidRDefault="000D47E9" w:rsidP="000D47E9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Vasudevan(2), 2013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D47E9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540B5F" w:rsidRPr="00560038" w:rsidTr="004177AF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540B5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0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40B5F" w:rsidRPr="004177AF" w:rsidRDefault="00714CEA" w:rsidP="00A42F8C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chai(1)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Janahiraman et al, 2015 (Malay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KYW5haGlyYW1hbjwvQXV0aG9yPjxZZWFyPjIwMTU8L1ll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KYW5haGlyYW1hbjwvQXV0aG9yPjxZZWFyPjIwMTU8L1ll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9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Le et al, 2012 (Vietnam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A42F8C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&lt;/Author&gt;&lt;Year&gt;2012&lt;/Year&gt;&lt;RecNum&gt;34&lt;/RecNum&gt;&lt;DisplayText&gt;&lt;style face="superscript"&gt;19&lt;/style&gt;&lt;/DisplayText&gt;&lt;record&gt;&lt;rec-number&gt;34&lt;/rec-number&gt;&lt;foreign-keys&gt;&lt;key app="EN" db-id="zsea05pzxzx0zheezxl5dsxbvsrz2d9ezt5r" timestamp="0"&gt;34&lt;/key&gt;&lt;/foreign-keys&gt;&lt;ref-type name="Journal Article"&gt;17&lt;/ref-type&gt;&lt;contributors&gt;&lt;authors&gt;&lt;author&gt;Le, T.&lt;/author&gt;&lt;author&gt;Nga, T. T. T.&lt;/author&gt;&lt;author&gt;Minoru, A.&lt;/author&gt;&lt;author&gt;Kirikae, T.&lt;/author&gt;&lt;/authors&gt;&lt;/contributors&gt;&lt;titles&gt;&lt;title&gt;Ventilation associated pneumonia caused by Acinetobacter baumannii at a tertiary hospital in Vietnam: Clinical and molecular patterns&lt;/title&gt;&lt;secondary-title&gt;Am J Infect Control&lt;/secondary-title&gt;&lt;/titles&gt;&lt;periodical&gt;&lt;full-title&gt;Am J Infect Control&lt;/full-title&gt;&lt;abbr-1&gt;American journal of infection control&lt;/abbr-1&gt;&lt;/periodical&gt;&lt;pages&gt;e53&lt;/pages&gt;&lt;volume&gt;40&lt;/volume&gt;&lt;number&gt;5&lt;/number&gt;&lt;dates&gt;&lt;year&gt;2012&lt;/year&gt;&lt;pub-dates&gt;&lt;date&gt;June&lt;/date&gt;&lt;/pub-dates&gt;&lt;/dates&gt;&lt;work-type&gt;Conference Abstract&lt;/work-type&gt;&lt;urls&gt;&lt;related-urls&gt;&lt;url&gt;http://ovidsp.ovid.com/ovidweb.cgi?T=JS&amp;amp;CSC=Y&amp;amp;NEWS=N&amp;amp;PAGE=fulltext&amp;amp;D=emed14&amp;amp;AN=70811555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9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PsA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CF0ECF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ritippayawan et al, 2009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2A4DDC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CF0ECF" w:rsidP="00CF0EC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Vasudevan(2) et al, 2013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CF0ECF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Enterobacteriaceae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4177AF" w:rsidRPr="004177AF" w:rsidRDefault="00477E11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ritippayawan et al, 2009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2A4DDC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sz w:val="20"/>
                <w:szCs w:val="20"/>
              </w:rPr>
              <w:t>Pneumonia</w:t>
            </w:r>
          </w:p>
        </w:tc>
        <w:tc>
          <w:tcPr>
            <w:tcW w:w="650" w:type="pct"/>
            <w:shd w:val="clear" w:color="auto" w:fill="FFFFFF" w:themeFill="background1"/>
            <w:vAlign w:val="center"/>
            <w:hideMark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-50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0</w:t>
            </w:r>
          </w:p>
        </w:tc>
        <w:tc>
          <w:tcPr>
            <w:tcW w:w="2812" w:type="pct"/>
            <w:shd w:val="clear" w:color="auto" w:fill="FFFFFF" w:themeFill="background1"/>
            <w:vAlign w:val="center"/>
            <w:hideMark/>
          </w:tcPr>
          <w:p w:rsidR="004177AF" w:rsidRPr="004177AF" w:rsidRDefault="00477E11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Vasudevan(2) et al, 2013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CF0ECF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77E11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DR-GNB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786F88" w:rsidP="00786F88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Kwa et al, 2007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Kwa&lt;/Author&gt;&lt;Year&gt;2007&lt;/Year&gt;&lt;RecNum&gt;32&lt;/RecNum&gt;&lt;DisplayText&gt;&lt;style face="superscript"&gt;35&lt;/style&gt;&lt;/DisplayText&gt;&lt;record&gt;&lt;rec-number&gt;32&lt;/rec-number&gt;&lt;foreign-keys&gt;&lt;key app="EN" db-id="zsea05pzxzx0zheezxl5dsxbvsrz2d9ezt5r" timestamp="0"&gt;32&lt;/key&gt;&lt;/foreign-keys&gt;&lt;ref-type name="Journal Article"&gt;17&lt;/ref-type&gt;&lt;contributors&gt;&lt;authors&gt;&lt;author&gt;Kwa, A. L.&lt;/author&gt;&lt;author&gt;Low, J. G.&lt;/author&gt;&lt;author&gt;Lee, E.&lt;/author&gt;&lt;author&gt;Kurup, A.&lt;/author&gt;&lt;author&gt;Chee, H. L.&lt;/author&gt;&lt;author&gt;Tam, V. H.&lt;/author&gt;&lt;/authors&gt;&lt;/contributors&gt;&lt;auth-address&gt;Department of Pharmacy, Singapore General Hospital, Singapore 169608, Singapore.&lt;/auth-address&gt;&lt;titles&gt;&lt;title&gt;The impact of multidrug resistance on the outcomes of critically ill patients with Gram-negative bacterial pneumonia&lt;/title&gt;&lt;secondary-title&gt;Diagn Microbiol Infect Dis&lt;/secondary-title&gt;&lt;alt-title&gt;Diagnostic microbiology and infectious disease&lt;/alt-title&gt;&lt;/titles&gt;&lt;pages&gt;99-104&lt;/pages&gt;&lt;volume&gt;58&lt;/volume&gt;&lt;number&gt;1&lt;/number&gt;&lt;edition&gt;2007/02/16&lt;/edition&gt;&lt;keywords&gt;&lt;keyword&gt;Apache&lt;/keyword&gt;&lt;keyword&gt;Adult&lt;/keyword&gt;&lt;keyword&gt;Aged&lt;/keyword&gt;&lt;keyword&gt;Aged, 80 and over&lt;/keyword&gt;&lt;keyword&gt;Anti-Bacterial Agents/pharmacology&lt;/keyword&gt;&lt;keyword&gt;Critical Illness&lt;/keyword&gt;&lt;keyword&gt;Drug Resistance, Multiple, Bacterial&lt;/keyword&gt;&lt;keyword&gt;Female&lt;/keyword&gt;&lt;keyword&gt;Gram-Negative Bacteria/ drug effects&lt;/keyword&gt;&lt;keyword&gt;Gram-Negative Bacterial Infections/microbiology/ mortality&lt;/keyword&gt;&lt;keyword&gt;Humans&lt;/keyword&gt;&lt;keyword&gt;Intensive Care Units&lt;/keyword&gt;&lt;keyword&gt;Male&lt;/keyword&gt;&lt;keyword&gt;Middle Aged&lt;/keyword&gt;&lt;keyword&gt;Pneumonia, Bacterial/microbiology/ mortality&lt;/keyword&gt;&lt;keyword&gt;Risk Factors&lt;/keyword&gt;&lt;/keywords&gt;&lt;dates&gt;&lt;year&gt;2007&lt;/year&gt;&lt;pub-dates&gt;&lt;date&gt;May&lt;/date&gt;&lt;/pub-dates&gt;&lt;/dates&gt;&lt;isbn&gt;0732-8893 (Print)&amp;#xD;0732-8893 (Linking)&lt;/isbn&gt;&lt;accession-num&gt;17300905&lt;/accession-num&gt;&lt;urls&gt;&lt;/urls&gt;&lt;electronic-resource-num&gt;10.1016/j.diagmicrobio.2006.11.014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86F8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5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XDR-AB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2D14F0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chai(1)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DR-AB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2D14F0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chai(1)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</w:tbl>
    <w:p w:rsidR="00516462" w:rsidRDefault="00516462" w:rsidP="004177AF">
      <w:pPr>
        <w:tabs>
          <w:tab w:val="left" w:pos="1447"/>
        </w:tabs>
        <w:spacing w:after="0" w:line="312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  <w:sectPr w:rsidR="00516462" w:rsidSect="00573E7B">
          <w:pgSz w:w="16838" w:h="11906" w:orient="landscape"/>
          <w:pgMar w:top="1276" w:right="1440" w:bottom="1440" w:left="1440" w:header="708" w:footer="708" w:gutter="0"/>
          <w:cols w:space="708"/>
          <w:docGrid w:linePitch="360"/>
        </w:sectPr>
      </w:pPr>
    </w:p>
    <w:tbl>
      <w:tblPr>
        <w:tblW w:w="5000" w:type="pct"/>
        <w:shd w:val="clear" w:color="auto" w:fill="FFFFFF" w:themeFill="background1"/>
        <w:tblLook w:val="04A0"/>
      </w:tblPr>
      <w:tblGrid>
        <w:gridCol w:w="2299"/>
        <w:gridCol w:w="2061"/>
        <w:gridCol w:w="1843"/>
        <w:gridCol w:w="7971"/>
      </w:tblGrid>
      <w:tr w:rsidR="00516462" w:rsidRPr="00224D82" w:rsidTr="00374C39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16462" w:rsidRPr="00224D82" w:rsidRDefault="00516462" w:rsidP="00374C39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Microo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anism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516462" w:rsidRPr="00224D82" w:rsidRDefault="00516462" w:rsidP="00374C39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infection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16462" w:rsidRPr="00224D82" w:rsidRDefault="00516462" w:rsidP="00374C39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ange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cs/>
              </w:rPr>
              <w:t>%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16462" w:rsidRPr="00224D82" w:rsidRDefault="00516462" w:rsidP="00374C39">
            <w:pPr>
              <w:pStyle w:val="a3"/>
              <w:spacing w:line="312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>Studies</w:t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2D14F0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ritippayawan et al, 2009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2A4DDC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4177AF" w:rsidRPr="004177AF" w:rsidRDefault="002D14F0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Vasudevan(2) et al, 2013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CF0ECF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4177AF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2D14F0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4177AF" w:rsidRPr="00560038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RE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4177AF" w:rsidP="004177AF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4177A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0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4177AF" w:rsidRPr="004177AF" w:rsidRDefault="005153BB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ritippayawan et al, 2009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Tcml0aXBwYXlhd2FuPC9BdXRob3I+PFllYXI+MjAwOTwv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2A4DDC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560038" w:rsidTr="00F75B4A">
        <w:trPr>
          <w:trHeight w:val="397"/>
        </w:trPr>
        <w:tc>
          <w:tcPr>
            <w:tcW w:w="5000" w:type="pct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DAEEF3" w:themeFill="accent5" w:themeFillTint="33"/>
            <w:vAlign w:val="center"/>
          </w:tcPr>
          <w:p w:rsidR="00F75B4A" w:rsidRPr="004177AF" w:rsidRDefault="00F75B4A" w:rsidP="00F75B4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>Prevalence of drug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  <w:rtl/>
                <w:cs/>
              </w:rPr>
              <w:t>-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resistant cases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among 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patients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infected with 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>any</w:t>
            </w: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pathogen</w:t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F75B4A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ducing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GNB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ABSI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5153BB" w:rsidP="007C396B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an et al, 2007 (Malay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7C396B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Tan&lt;/Author&gt;&lt;Year&gt;2007&lt;/Year&gt;&lt;RecNum&gt;46&lt;/RecNum&gt;&lt;DisplayText&gt;&lt;style face="superscript"&gt;36&lt;/style&gt;&lt;/DisplayText&gt;&lt;record&gt;&lt;rec-number&gt;46&lt;/rec-number&gt;&lt;foreign-keys&gt;&lt;key app="EN" db-id="zsea05pzxzx0zheezxl5dsxbvsrz2d9ezt5r" timestamp="0"&gt;46&lt;/key&gt;&lt;/foreign-keys&gt;&lt;ref-type name="Journal Article"&gt;17&lt;/ref-type&gt;&lt;contributors&gt;&lt;authors&gt;&lt;author&gt;Tan, C. C.&lt;/author&gt;&lt;author&gt;Zanariah, Y.&lt;/author&gt;&lt;author&gt;Lim, K. I.&lt;/author&gt;&lt;author&gt;Balan, S.&lt;/author&gt;&lt;/authors&gt;&lt;/contributors&gt;&lt;titles&gt;&lt;title&gt;Central venous catheter-related blood stream infections: Incidence and an analysis of risk factors&lt;/title&gt;&lt;secondary-title&gt;Med J Malaysia&lt;/secondary-title&gt;&lt;/titles&gt;&lt;periodical&gt;&lt;full-title&gt;Med J Malaysia&lt;/full-title&gt;&lt;/periodical&gt;&lt;pages&gt;370-374&lt;/pages&gt;&lt;volume&gt;62&lt;/volume&gt;&lt;number&gt;5&lt;/number&gt;&lt;dates&gt;&lt;year&gt;2007&lt;/year&gt;&lt;pub-dates&gt;&lt;date&gt;December&lt;/date&gt;&lt;/pub-dates&gt;&lt;/dates&gt;&lt;urls&gt;&lt;related-urls&gt;&lt;url&gt;http://ovidsp.ovid.com/ovidweb.cgi?T=JS&amp;amp;CSC=Y&amp;amp;NEWS=N&amp;amp;PAGE=fulltext&amp;amp;D=emed11&amp;amp;AN=35155478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6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AB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C251AE" w:rsidP="0016273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e et al, 2016 (Vietnam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6273A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&lt;/Author&gt;&lt;Year&gt;2016&lt;/Year&gt;&lt;RecNum&gt;33&lt;/RecNum&gt;&lt;DisplayText&gt;&lt;style face="superscript"&gt;2&lt;/style&gt;&lt;/DisplayText&gt;&lt;record&gt;&lt;rec-number&gt;33&lt;/rec-number&gt;&lt;foreign-keys&gt;&lt;key app="EN" db-id="zsea05pzxzx0zheezxl5dsxbvsrz2d9ezt5r" timestamp="0"&gt;33&lt;/key&gt;&lt;/foreign-keys&gt;&lt;ref-type name="Journal Article"&gt;17&lt;/ref-type&gt;&lt;contributors&gt;&lt;authors&gt;&lt;author&gt;Le, N. K.&lt;/author&gt;&lt;author&gt;Hf, W.&lt;/author&gt;&lt;author&gt;Vu, P. D.&lt;/author&gt;&lt;author&gt;Khu, D. T. K.&lt;/author&gt;&lt;author&gt;Le, H. T.&lt;/author&gt;&lt;author&gt;Hoang, B. T. N.&lt;/author&gt;&lt;author&gt;Vo, V. T.&lt;/author&gt;&lt;author&gt;Lam, Y. M.&lt;/author&gt;&lt;author&gt;Vu, D. T. V.&lt;/author&gt;&lt;author&gt;Nguyen, T. H.&lt;/author&gt;&lt;author&gt;Thai, T. Q.&lt;/author&gt;&lt;author&gt;Nilsson, L. E.&lt;/author&gt;&lt;author&gt;Rydell, U.&lt;/author&gt;&lt;author&gt;Nguyen, K. V.&lt;/author&gt;&lt;author&gt;Nadjm, B.&lt;/author&gt;&lt;author&gt;Clarkson, L.&lt;/author&gt;&lt;author&gt;Hanberger, H.&lt;/author&gt;&lt;author&gt;Larsson, M.&lt;/author&gt;&lt;/authors&gt;&lt;/contributors&gt;&lt;titles&gt;&lt;title&gt;High prevalence of hospital-acquired infections caused by gram-negative carbapenem resistant strains in Vietnamese pediatric ICUs&lt;/title&gt;&lt;secondary-title&gt;Medicine (Baltimore)&lt;/secondary-title&gt;&lt;/titles&gt;&lt;periodical&gt;&lt;full-title&gt;Medicine (Baltimore)&lt;/full-title&gt;&lt;/periodical&gt;&lt;pages&gt;e4099&lt;/pages&gt;&lt;volume&gt;95&lt;/volume&gt;&lt;number&gt;27&lt;/number&gt;&lt;dates&gt;&lt;year&gt;2016&lt;/year&gt;&lt;pub-dates&gt;&lt;date&gt;01 Jul&lt;/date&gt;&lt;/pub-dates&gt;&lt;/dates&gt;&lt;urls&gt;&lt;related-urls&gt;&lt;url&gt;http://ovidsp.ovid.com/ovidweb.cgi?T=JS&amp;amp;CSC=Y&amp;amp;NEWS=N&amp;amp;PAGE=fulltext&amp;amp;D=emed18b&amp;amp;AN=611308799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F75B4A" w:rsidRPr="004177AF" w:rsidRDefault="00C251AE" w:rsidP="00302928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hatrimontrichai et al, 2013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UaGF0cmltb250cmljaGFpPC9BdXRob3I+PFllYXI+MjAx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</w:fldData>
              </w:fldChar>
            </w:r>
            <w:r w:rsidR="0030292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UaGF0cmltb250cmljaGFpPC9BdXRob3I+PFllYXI+MjAx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</w:fldData>
              </w:fldChar>
            </w:r>
            <w:r w:rsidR="0030292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6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2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C251AE" w:rsidP="00302928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hatrimontrichai et al, 2016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302928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Thatrimontrichai&lt;/Author&gt;&lt;Year&gt;2016&lt;/Year&gt;&lt;RecNum&gt;49&lt;/RecNum&gt;&lt;DisplayText&gt;&lt;style face="superscript"&gt;3&lt;/style&gt;&lt;/DisplayText&gt;&lt;record&gt;&lt;rec-number&gt;49&lt;/rec-number&gt;&lt;foreign-keys&gt;&lt;key app="EN" db-id="zsea05pzxzx0zheezxl5dsxbvsrz2d9ezt5r" timestamp="0"&gt;49&lt;/key&gt;&lt;/foreign-keys&gt;&lt;ref-type name="Journal Article"&gt;17&lt;/ref-type&gt;&lt;contributors&gt;&lt;authors&gt;&lt;author&gt;Thatrimontrichai, A.&lt;/author&gt;&lt;author&gt;Techato, C.&lt;/author&gt;&lt;author&gt;Dissaneevate, S.&lt;/author&gt;&lt;author&gt;Janjindamai, W.&lt;/author&gt;&lt;author&gt;Maneenil, G.&lt;/author&gt;&lt;author&gt;Kritsaneepaiboon, S.&lt;/author&gt;&lt;author&gt;Tanaanantarak, P.&lt;/author&gt;&lt;/authors&gt;&lt;/contributors&gt;&lt;auth-address&gt;Division of Neonatology, Department of Pediatrics, Faculty of Medicine, Prince of Songkla University, Songkhla, Thailand. Electronic address: anuchanicu@hotmail.com.&amp;#xD;Division of Neonatology, Department of Pediatrics, Faculty of Medicine, Prince of Songkla University, Songkhla, Thailand; Songkhla Hospital, Songkhla, Thailand.&amp;#xD;Division of Neonatology, Department of Pediatrics, Faculty of Medicine, Prince of Songkla University, Songkhla, Thailand.&amp;#xD;Department of Radiology, Faculty of Medicine, Prince of Songkla University, Songkhla, Thailand.&lt;/auth-address&gt;&lt;titles&gt;&lt;title&gt;Risk factors and outcomes of carbapenem-resistant Acinetobacter baumannii ventilator-associated pneumonia in the neonate: A case-case-control study&lt;/title&gt;&lt;secondary-title&gt;J Infect Chemother&lt;/secondary-title&gt;&lt;alt-title&gt;Journal of infection and chemotherapy : official journal of the Japan Society of Chemotherapy&lt;/alt-title&gt;&lt;/titles&gt;&lt;pages&gt;444-9&lt;/pages&gt;&lt;volume&gt;22&lt;/volume&gt;&lt;number&gt;7&lt;/number&gt;&lt;edition&gt;2016/05/28&lt;/edition&gt;&lt;dates&gt;&lt;year&gt;2016&lt;/year&gt;&lt;pub-dates&gt;&lt;date&gt;Jul&lt;/date&gt;&lt;/pub-dates&gt;&lt;/dates&gt;&lt;isbn&gt;1437-7780 (Electronic)&amp;#xD;1341-321X (Linking)&lt;/isbn&gt;&lt;accession-num&gt;27229539&lt;/accession-num&gt;&lt;urls&gt;&lt;/urls&gt;&lt;electronic-resource-num&gt;10.1016/j.jiac.2016.03.013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-PsA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1D7E01" w:rsidP="0016273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e et al, 2016 (Vietnam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6273A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&lt;/Author&gt;&lt;Year&gt;2016&lt;/Year&gt;&lt;RecNum&gt;33&lt;/RecNum&gt;&lt;DisplayText&gt;&lt;style face="superscript"&gt;2&lt;/style&gt;&lt;/DisplayText&gt;&lt;record&gt;&lt;rec-number&gt;33&lt;/rec-number&gt;&lt;foreign-keys&gt;&lt;key app="EN" db-id="zsea05pzxzx0zheezxl5dsxbvsrz2d9ezt5r" timestamp="0"&gt;33&lt;/key&gt;&lt;/foreign-keys&gt;&lt;ref-type name="Journal Article"&gt;17&lt;/ref-type&gt;&lt;contributors&gt;&lt;authors&gt;&lt;author&gt;Le, N. K.&lt;/author&gt;&lt;author&gt;Hf, W.&lt;/author&gt;&lt;author&gt;Vu, P. D.&lt;/author&gt;&lt;author&gt;Khu, D. T. K.&lt;/author&gt;&lt;author&gt;Le, H. T.&lt;/author&gt;&lt;author&gt;Hoang, B. T. N.&lt;/author&gt;&lt;author&gt;Vo, V. T.&lt;/author&gt;&lt;author&gt;Lam, Y. M.&lt;/author&gt;&lt;author&gt;Vu, D. T. V.&lt;/author&gt;&lt;author&gt;Nguyen, T. H.&lt;/author&gt;&lt;author&gt;Thai, T. Q.&lt;/author&gt;&lt;author&gt;Nilsson, L. E.&lt;/author&gt;&lt;author&gt;Rydell, U.&lt;/author&gt;&lt;author&gt;Nguyen, K. V.&lt;/author&gt;&lt;author&gt;Nadjm, B.&lt;/author&gt;&lt;author&gt;Clarkson, L.&lt;/author&gt;&lt;author&gt;Hanberger, H.&lt;/author&gt;&lt;author&gt;Larsson, M.&lt;/author&gt;&lt;/authors&gt;&lt;/contributors&gt;&lt;titles&gt;&lt;title&gt;High prevalence of hospital-acquired infections caused by gram-negative carbapenem resistant strains in Vietnamese pediatric ICUs&lt;/title&gt;&lt;secondary-title&gt;Medicine (Baltimore)&lt;/secondary-title&gt;&lt;/titles&gt;&lt;periodical&gt;&lt;full-title&gt;Medicine (Baltimore)&lt;/full-title&gt;&lt;/periodical&gt;&lt;pages&gt;e4099&lt;/pages&gt;&lt;volume&gt;95&lt;/volume&gt;&lt;number&gt;27&lt;/number&gt;&lt;dates&gt;&lt;year&gt;2016&lt;/year&gt;&lt;pub-dates&gt;&lt;date&gt;01 Jul&lt;/date&gt;&lt;/pub-dates&gt;&lt;/dates&gt;&lt;urls&gt;&lt;related-urls&gt;&lt;url&gt;http://ovidsp.ovid.com/ovidweb.cgi?T=JS&amp;amp;CSC=Y&amp;amp;NEWS=N&amp;amp;PAGE=fulltext&amp;amp;D=emed18b&amp;amp;AN=611308799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E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8</w:t>
            </w:r>
            <w:r w:rsidR="001D7E0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5.07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1D7E01" w:rsidP="0016273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e et al, 2016 (Vietnam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6273A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&lt;/Author&gt;&lt;Year&gt;2016&lt;/Year&gt;&lt;RecNum&gt;33&lt;/RecNum&gt;&lt;DisplayText&gt;&lt;style face="superscript"&gt;2&lt;/style&gt;&lt;/DisplayText&gt;&lt;record&gt;&lt;rec-number&gt;33&lt;/rec-number&gt;&lt;foreign-keys&gt;&lt;key app="EN" db-id="zsea05pzxzx0zheezxl5dsxbvsrz2d9ezt5r" timestamp="0"&gt;33&lt;/key&gt;&lt;/foreign-keys&gt;&lt;ref-type name="Journal Article"&gt;17&lt;/ref-type&gt;&lt;contributors&gt;&lt;authors&gt;&lt;author&gt;Le, N. K.&lt;/author&gt;&lt;author&gt;Hf, W.&lt;/author&gt;&lt;author&gt;Vu, P. D.&lt;/author&gt;&lt;author&gt;Khu, D. T. K.&lt;/author&gt;&lt;author&gt;Le, H. T.&lt;/author&gt;&lt;author&gt;Hoang, B. T. N.&lt;/author&gt;&lt;author&gt;Vo, V. T.&lt;/author&gt;&lt;author&gt;Lam, Y. M.&lt;/author&gt;&lt;author&gt;Vu, D. T. V.&lt;/author&gt;&lt;author&gt;Nguyen, T. H.&lt;/author&gt;&lt;author&gt;Thai, T. Q.&lt;/author&gt;&lt;author&gt;Nilsson, L. E.&lt;/author&gt;&lt;author&gt;Rydell, U.&lt;/author&gt;&lt;author&gt;Nguyen, K. V.&lt;/author&gt;&lt;author&gt;Nadjm, B.&lt;/author&gt;&lt;author&gt;Clarkson, L.&lt;/author&gt;&lt;author&gt;Hanberger, H.&lt;/author&gt;&lt;author&gt;Larsson, M.&lt;/author&gt;&lt;/authors&gt;&lt;/contributors&gt;&lt;titles&gt;&lt;title&gt;High prevalence of hospital-acquired infections caused by gram-negative carbapenem resistant strains in Vietnamese pediatric ICUs&lt;/title&gt;&lt;secondary-title&gt;Medicine (Baltimore)&lt;/secondary-title&gt;&lt;/titles&gt;&lt;periodical&gt;&lt;full-title&gt;Medicine (Baltimore)&lt;/full-title&gt;&lt;/periodical&gt;&lt;pages&gt;e4099&lt;/pages&gt;&lt;volume&gt;95&lt;/volume&gt;&lt;number&gt;27&lt;/number&gt;&lt;dates&gt;&lt;year&gt;2016&lt;/year&gt;&lt;pub-dates&gt;&lt;date&gt;01 Jul&lt;/date&gt;&lt;/pub-dates&gt;&lt;/dates&gt;&lt;urls&gt;&lt;related-urls&gt;&lt;url&gt;http://ovidsp.ovid.com/ovidweb.cgi?T=JS&amp;amp;CSC=Y&amp;amp;NEWS=N&amp;amp;PAGE=fulltext&amp;amp;D=emed18b&amp;amp;AN=611308799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DR-AB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ABS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054481" w:rsidP="007C396B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an et al, 2007 (Malay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7C396B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Tan&lt;/Author&gt;&lt;Year&gt;2007&lt;/Year&gt;&lt;RecNum&gt;46&lt;/RecNum&gt;&lt;DisplayText&gt;&lt;style face="superscript"&gt;36&lt;/style&gt;&lt;/DisplayText&gt;&lt;record&gt;&lt;rec-number&gt;46&lt;/rec-number&gt;&lt;foreign-keys&gt;&lt;key app="EN" db-id="zsea05pzxzx0zheezxl5dsxbvsrz2d9ezt5r" timestamp="0"&gt;46&lt;/key&gt;&lt;/foreign-keys&gt;&lt;ref-type name="Journal Article"&gt;17&lt;/ref-type&gt;&lt;contributors&gt;&lt;authors&gt;&lt;author&gt;Tan, C. C.&lt;/author&gt;&lt;author&gt;Zanariah, Y.&lt;/author&gt;&lt;author&gt;Lim, K. I.&lt;/author&gt;&lt;author&gt;Balan, S.&lt;/author&gt;&lt;/authors&gt;&lt;/contributors&gt;&lt;titles&gt;&lt;title&gt;Central venous catheter-related blood stream infections: Incidence and an analysis of risk factors&lt;/title&gt;&lt;secondary-title&gt;Med J Malaysia&lt;/secondary-title&gt;&lt;/titles&gt;&lt;periodical&gt;&lt;full-title&gt;Med J Malaysia&lt;/full-title&gt;&lt;/periodical&gt;&lt;pages&gt;370-374&lt;/pages&gt;&lt;volume&gt;62&lt;/volume&gt;&lt;number&gt;5&lt;/number&gt;&lt;dates&gt;&lt;year&gt;2007&lt;/year&gt;&lt;pub-dates&gt;&lt;date&gt;December&lt;/date&gt;&lt;/pub-dates&gt;&lt;/dates&gt;&lt;urls&gt;&lt;related-urls&gt;&lt;url&gt;http://ovidsp.ovid.com/ovidweb.cgi?T=JS&amp;amp;CSC=Y&amp;amp;NEWS=N&amp;amp;PAGE=fulltext&amp;amp;D=emed11&amp;amp;AN=35155478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302928"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6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054481" w:rsidP="002257D5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chai(1)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DR-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nterobacteriaceae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054481" w:rsidP="002257D5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054481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054481" w:rsidRPr="00224D82" w:rsidRDefault="00054481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DR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GNB and GPC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054481" w:rsidRPr="00224D82" w:rsidRDefault="00F0655E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P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054481" w:rsidRPr="00224D82" w:rsidRDefault="00054481" w:rsidP="002257D5">
            <w:pPr>
              <w:spacing w:after="0" w:line="312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054481" w:rsidRPr="004177AF" w:rsidRDefault="00054481" w:rsidP="002257D5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Vasudevan(2), 2013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D47E9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054481" w:rsidRPr="004177AF" w:rsidTr="00F75B4A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054481" w:rsidRPr="00224D82" w:rsidRDefault="00054481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054481" w:rsidRPr="00224D82" w:rsidRDefault="00054481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054481" w:rsidRPr="00224D82" w:rsidRDefault="00054481" w:rsidP="002257D5">
            <w:pPr>
              <w:spacing w:after="0" w:line="312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054481" w:rsidRPr="004177AF" w:rsidRDefault="00054481" w:rsidP="002257D5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Vasudevan(2), 2013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WYXN1ZGV2YW48L0F1dGhvcj48WWVhcj4yMDEzPC9ZZWFy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0D47E9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8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XDR-AB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5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302928" w:rsidP="00302928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chai(1)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Chittawatanarat et al, 2014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Nakwan et al, 2011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OYWt3YW48L0F1dGhvcj48WWVhcj4yMDExPC9ZZWFyPjxS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OYWt3YW48L0F1dGhvcj48WWVhcj4yMDExPC9ZZWFyPjxS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</w:fldData>
              </w:fldChar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3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DR-AB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2257D5" w:rsidP="002257D5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Inchai(1) et al, 2015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nchai&lt;/Author&gt;&lt;Year&gt;2015&lt;/Year&gt;&lt;RecNum&gt;27&lt;/RecNum&gt;&lt;DisplayText&gt;&lt;style face="superscript"&gt;7&lt;/style&gt;&lt;/DisplayText&gt;&lt;record&gt;&lt;rec-number&gt;27&lt;/rec-number&gt;&lt;foreign-keys&gt;&lt;key app="EN" db-id="zsea05pzxzx0zheezxl5dsxbvsrz2d9ezt5r" timestamp="0"&gt;27&lt;/key&gt;&lt;/foreign-keys&gt;&lt;ref-type name="Journal Article"&gt;17&lt;/ref-type&gt;&lt;contributors&gt;&lt;authors&gt;&lt;author&gt;Inchai, J.&lt;/author&gt;&lt;author&gt;Pothirat, C.&lt;/author&gt;&lt;author&gt;Liwsrisakun, C.&lt;/author&gt;&lt;author&gt;Deesomchok, A.&lt;/author&gt;&lt;author&gt;Kositsakulchai, W.&lt;/author&gt;&lt;author&gt;Chalermpanchai, N.&lt;/author&gt;&lt;/authors&gt;&lt;/contributors&gt;&lt;auth-address&gt;Division of Pulmonary, Critical Care and Allergy, Department of Internal Medicine, Faculty of Medicine, Chiang Mai University.&lt;/auth-address&gt;&lt;titles&gt;&lt;title&gt;Ventilator-associated pneumonia: epidemiology and prognostic indicators of 30-day mortality&lt;/title&gt;&lt;secondary-title&gt;Jpn J Infect Dis&lt;/secondary-title&gt;&lt;alt-title&gt;Japanese journal of infectious diseases&lt;/alt-title&gt;&lt;/titles&gt;&lt;pages&gt;181-6&lt;/pages&gt;&lt;volume&gt;68&lt;/volume&gt;&lt;number&gt;3&lt;/number&gt;&lt;edition&gt;2015/02/13&lt;/edition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neumonia, Ventilator-Associated/ diagnosis/epidemiology/ mortality&lt;/keyword&gt;&lt;keyword&gt;Prognosis&lt;/keyword&gt;&lt;keyword&gt;Retrospective Studies&lt;/keyword&gt;&lt;keyword&gt;Risk Factors&lt;/keyword&gt;&lt;keyword&gt;Thailand/epidemiology&lt;/keyword&gt;&lt;/keywords&gt;&lt;dates&gt;&lt;year&gt;2015&lt;/year&gt;&lt;/dates&gt;&lt;isbn&gt;1884-2836 (Electronic)&amp;#xD;1344-6304 (Linking)&lt;/isbn&gt;&lt;accession-num&gt;25672347&lt;/accession-num&gt;&lt;urls&gt;&lt;/urls&gt;&lt;electronic-resource-num&gt;10.7883/yoken.JJID.2014.282&lt;/electronic-resource-num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14CE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7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F75B4A">
        <w:trPr>
          <w:trHeight w:val="397"/>
        </w:trPr>
        <w:tc>
          <w:tcPr>
            <w:tcW w:w="811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27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y HAI</w:t>
            </w:r>
          </w:p>
        </w:tc>
        <w:tc>
          <w:tcPr>
            <w:tcW w:w="650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2812" w:type="pct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:rsidR="00F75B4A" w:rsidRPr="004177AF" w:rsidRDefault="002257D5" w:rsidP="0016273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Le et al, 2016 (Vietnam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16273A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&lt;/Author&gt;&lt;Year&gt;2016&lt;/Year&gt;&lt;RecNum&gt;33&lt;/RecNum&gt;&lt;DisplayText&gt;&lt;style face="superscript"&gt;2&lt;/style&gt;&lt;/DisplayText&gt;&lt;record&gt;&lt;rec-number&gt;33&lt;/rec-number&gt;&lt;foreign-keys&gt;&lt;key app="EN" db-id="zsea05pzxzx0zheezxl5dsxbvsrz2d9ezt5r" timestamp="0"&gt;33&lt;/key&gt;&lt;/foreign-keys&gt;&lt;ref-type name="Journal Article"&gt;17&lt;/ref-type&gt;&lt;contributors&gt;&lt;authors&gt;&lt;author&gt;Le, N. K.&lt;/author&gt;&lt;author&gt;Hf, W.&lt;/author&gt;&lt;author&gt;Vu, P. D.&lt;/author&gt;&lt;author&gt;Khu, D. T. K.&lt;/author&gt;&lt;author&gt;Le, H. T.&lt;/author&gt;&lt;author&gt;Hoang, B. T. N.&lt;/author&gt;&lt;author&gt;Vo, V. T.&lt;/author&gt;&lt;author&gt;Lam, Y. M.&lt;/author&gt;&lt;author&gt;Vu, D. T. V.&lt;/author&gt;&lt;author&gt;Nguyen, T. H.&lt;/author&gt;&lt;author&gt;Thai, T. Q.&lt;/author&gt;&lt;author&gt;Nilsson, L. E.&lt;/author&gt;&lt;author&gt;Rydell, U.&lt;/author&gt;&lt;author&gt;Nguyen, K. V.&lt;/author&gt;&lt;author&gt;Nadjm, B.&lt;/author&gt;&lt;author&gt;Clarkson, L.&lt;/author&gt;&lt;author&gt;Hanberger, H.&lt;/author&gt;&lt;author&gt;Larsson, M.&lt;/author&gt;&lt;/authors&gt;&lt;/contributors&gt;&lt;titles&gt;&lt;title&gt;High prevalence of hospital-acquired infections caused by gram-negative carbapenem resistant strains in Vietnamese pediatric ICUs&lt;/title&gt;&lt;secondary-title&gt;Medicine (Baltimore)&lt;/secondary-title&gt;&lt;/titles&gt;&lt;periodical&gt;&lt;full-title&gt;Medicine (Baltimore)&lt;/full-title&gt;&lt;/periodical&gt;&lt;pages&gt;e4099&lt;/pages&gt;&lt;volume&gt;95&lt;/volume&gt;&lt;number&gt;27&lt;/number&gt;&lt;dates&gt;&lt;year&gt;2016&lt;/year&gt;&lt;pub-dates&gt;&lt;date&gt;01 Jul&lt;/date&gt;&lt;/pub-dates&gt;&lt;/dates&gt;&lt;urls&gt;&lt;related-urls&gt;&lt;url&gt;http://ovidsp.ovid.com/ovidweb.cgi?T=JS&amp;amp;CSC=Y&amp;amp;NEWS=N&amp;amp;PAGE=fulltext&amp;amp;D=emed18b&amp;amp;AN=611308799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2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F75B4A" w:rsidRPr="004177AF" w:rsidTr="00516462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SI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F75B4A" w:rsidRPr="00224D82" w:rsidRDefault="00F75B4A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F75B4A" w:rsidRPr="004177AF" w:rsidRDefault="002257D5" w:rsidP="00F6634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im et al, 2007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F6634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4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257D5" w:rsidRPr="004177AF" w:rsidTr="00516462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imary BSI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2257D5" w:rsidRPr="004177AF" w:rsidRDefault="002257D5" w:rsidP="00F6634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im et al, 2007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F6634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4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</w:tbl>
    <w:p w:rsidR="00516462" w:rsidRDefault="00516462" w:rsidP="002257D5">
      <w:pPr>
        <w:spacing w:after="0" w:line="312" w:lineRule="auto"/>
        <w:rPr>
          <w:rFonts w:ascii="Times New Roman" w:hAnsi="Times New Roman" w:cs="Times New Roman"/>
          <w:color w:val="000000"/>
          <w:sz w:val="20"/>
          <w:szCs w:val="20"/>
        </w:rPr>
        <w:sectPr w:rsidR="00516462" w:rsidSect="00573E7B">
          <w:pgSz w:w="16838" w:h="11906" w:orient="landscape"/>
          <w:pgMar w:top="1276" w:right="1440" w:bottom="1440" w:left="1440" w:header="708" w:footer="708" w:gutter="0"/>
          <w:cols w:space="708"/>
          <w:docGrid w:linePitch="360"/>
        </w:sectPr>
      </w:pPr>
    </w:p>
    <w:tbl>
      <w:tblPr>
        <w:tblW w:w="5000" w:type="pct"/>
        <w:shd w:val="clear" w:color="auto" w:fill="FFFFFF" w:themeFill="background1"/>
        <w:tblLook w:val="04A0"/>
      </w:tblPr>
      <w:tblGrid>
        <w:gridCol w:w="2299"/>
        <w:gridCol w:w="2061"/>
        <w:gridCol w:w="1843"/>
        <w:gridCol w:w="7971"/>
      </w:tblGrid>
      <w:tr w:rsidR="00516462" w:rsidRPr="00224D82" w:rsidTr="00374C39">
        <w:trPr>
          <w:trHeight w:val="397"/>
        </w:trPr>
        <w:tc>
          <w:tcPr>
            <w:tcW w:w="811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16462" w:rsidRPr="00224D82" w:rsidRDefault="00516462" w:rsidP="00374C39">
            <w:pPr>
              <w:tabs>
                <w:tab w:val="left" w:pos="1447"/>
              </w:tabs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Microo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ganism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516462" w:rsidRPr="00224D82" w:rsidRDefault="00516462" w:rsidP="00374C39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infection</w:t>
            </w:r>
          </w:p>
        </w:tc>
        <w:tc>
          <w:tcPr>
            <w:tcW w:w="650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16462" w:rsidRPr="00224D82" w:rsidRDefault="00516462" w:rsidP="00374C39">
            <w:pPr>
              <w:spacing w:after="0" w:line="312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ange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 w:rsidRPr="00224D82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cs/>
              </w:rPr>
              <w:t>%</w:t>
            </w:r>
          </w:p>
        </w:tc>
        <w:tc>
          <w:tcPr>
            <w:tcW w:w="2812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516462" w:rsidRPr="00224D82" w:rsidRDefault="00516462" w:rsidP="00374C39">
            <w:pPr>
              <w:pStyle w:val="a3"/>
              <w:spacing w:line="312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224D82">
              <w:rPr>
                <w:rFonts w:ascii="Times New Roman" w:hAnsi="Times New Roman"/>
                <w:b/>
                <w:bCs/>
                <w:sz w:val="20"/>
                <w:szCs w:val="20"/>
              </w:rPr>
              <w:t>Studies</w:t>
            </w:r>
          </w:p>
        </w:tc>
      </w:tr>
      <w:tr w:rsidR="002257D5" w:rsidRPr="00560038" w:rsidTr="00516462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2257D5" w:rsidRPr="00224D82" w:rsidRDefault="00516462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RSA</w:t>
            </w: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ABSI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-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2257D5" w:rsidRPr="004177AF" w:rsidRDefault="002257D5" w:rsidP="007C396B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oonyasiri et al, 2016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Cb29ueWFzaXJpPC9BdXRob3I+PFllYXI+MjAxNjwvWWVh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==
</w:fldData>
              </w:fldChar>
            </w:r>
            <w:r w:rsidR="000F1D21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Cb29ueWFzaXJpPC9BdXRob3I+PFllYXI+MjAxNjwvWWVh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==
</w:fldData>
              </w:fldChar>
            </w:r>
            <w:r w:rsidR="000F1D21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F6634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/>
                <w:sz w:val="20"/>
                <w:szCs w:val="20"/>
              </w:rPr>
              <w:t>; Tan et al, 2007 (Malay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7C396B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Tan&lt;/Author&gt;&lt;Year&gt;2007&lt;/Year&gt;&lt;RecNum&gt;46&lt;/RecNum&gt;&lt;DisplayText&gt;&lt;style face="superscript"&gt;36&lt;/style&gt;&lt;/DisplayText&gt;&lt;record&gt;&lt;rec-number&gt;46&lt;/rec-number&gt;&lt;foreign-keys&gt;&lt;key app="EN" db-id="zsea05pzxzx0zheezxl5dsxbvsrz2d9ezt5r" timestamp="0"&gt;46&lt;/key&gt;&lt;/foreign-keys&gt;&lt;ref-type name="Journal Article"&gt;17&lt;/ref-type&gt;&lt;contributors&gt;&lt;authors&gt;&lt;author&gt;Tan, C. C.&lt;/author&gt;&lt;author&gt;Zanariah, Y.&lt;/author&gt;&lt;author&gt;Lim, K. I.&lt;/author&gt;&lt;author&gt;Balan, S.&lt;/author&gt;&lt;/authors&gt;&lt;/contributors&gt;&lt;titles&gt;&lt;title&gt;Central venous catheter-related blood stream infections: Incidence and an analysis of risk factors&lt;/title&gt;&lt;secondary-title&gt;Med J Malaysia&lt;/secondary-title&gt;&lt;/titles&gt;&lt;periodical&gt;&lt;full-title&gt;Med J Malaysia&lt;/full-title&gt;&lt;/periodical&gt;&lt;pages&gt;370-374&lt;/pages&gt;&lt;volume&gt;62&lt;/volume&gt;&lt;number&gt;5&lt;/number&gt;&lt;dates&gt;&lt;year&gt;2007&lt;/year&gt;&lt;pub-dates&gt;&lt;date&gt;December&lt;/date&gt;&lt;/pub-dates&gt;&lt;/dates&gt;&lt;urls&gt;&lt;related-urls&gt;&lt;url&gt;http://ovidsp.ovid.com/ovidweb.cgi?T=JS&amp;amp;CSC=Y&amp;amp;NEWS=N&amp;amp;PAGE=fulltext&amp;amp;D=emed11&amp;amp;AN=351554782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30292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6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257D5" w:rsidRPr="00560038" w:rsidTr="00516462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AUTI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2257D5" w:rsidRPr="004177AF" w:rsidRDefault="002257D5" w:rsidP="000F1D21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oonyasiri et al, 2016 (Thailand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Cb29ueWFzaXJpPC9BdXRob3I+PFllYXI+MjAxNjwvWWVh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==
</w:fldData>
              </w:fldChar>
            </w:r>
            <w:r w:rsidR="000F1D21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Cb29ueWFzaXJpPC9BdXRob3I+PFllYXI+MjAxNjwvWWVh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==
</w:fldData>
              </w:fldChar>
            </w:r>
            <w:r w:rsidR="000F1D21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F6634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257D5" w:rsidRPr="00560038" w:rsidTr="00516462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rn wound infection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2257D5" w:rsidRPr="00224D82" w:rsidRDefault="002257D5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2257D5" w:rsidRPr="004177AF" w:rsidRDefault="002257D5" w:rsidP="00F6634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him et al, 2007 (Singapore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>
              <w:rPr>
                <w:rFonts w:ascii="Times New Roman" w:hAnsi="Times New Roman"/>
                <w:sz w:val="20"/>
                <w:szCs w:val="20"/>
              </w:rPr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F6634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4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184D5E" w:rsidRPr="00560038" w:rsidTr="002257D5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184D5E" w:rsidRPr="00224D82" w:rsidRDefault="00184D5E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184D5E" w:rsidRPr="00224D82" w:rsidRDefault="00184D5E" w:rsidP="00324EC1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ptic arthritis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184D5E" w:rsidRPr="00224D82" w:rsidRDefault="00184D5E" w:rsidP="00324EC1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224D8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0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184D5E" w:rsidRPr="004177AF" w:rsidRDefault="00184D5E" w:rsidP="00F6634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Halder et al, 1996 (Malaysia)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F6634A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alder&lt;/Author&gt;&lt;Year&gt;1996&lt;/Year&gt;&lt;RecNum&gt;24&lt;/RecNum&gt;&lt;DisplayText&gt;&lt;style face="superscript"&gt;40&lt;/style&gt;&lt;/DisplayText&gt;&lt;record&gt;&lt;rec-number&gt;24&lt;/rec-number&gt;&lt;foreign-keys&gt;&lt;key app="EN" db-id="zsea05pzxzx0zheezxl5dsxbvsrz2d9ezt5r" timestamp="0"&gt;24&lt;/key&gt;&lt;/foreign-keys&gt;&lt;ref-type name="Journal Article"&gt;17&lt;/ref-type&gt;&lt;contributors&gt;&lt;authors&gt;&lt;author&gt;Halder, D.&lt;/author&gt;&lt;author&gt;Seng, Q. B.&lt;/author&gt;&lt;author&gt;Malik, A. S.&lt;/author&gt;&lt;author&gt;Choo, K. E.&lt;/author&gt;&lt;/authors&gt;&lt;/contributors&gt;&lt;auth-address&gt;Department of Pediatrics, Hospital Universiti Sains Malaysia, Kubang Kerian, Kelantan, Malaysia.&lt;/auth-address&gt;&lt;titles&gt;&lt;title&gt;Neonatal septic arthritis&lt;/title&gt;&lt;secondary-title&gt;Southeast Asian J Trop Med Public Health&lt;/secondary-title&gt;&lt;alt-title&gt;The Southeast Asian journal of tropical medicine and public health&lt;/alt-title&gt;&lt;/titles&gt;&lt;pages&gt;600-5&lt;/pages&gt;&lt;volume&gt;27&lt;/volume&gt;&lt;number&gt;3&lt;/number&gt;&lt;edition&gt;1996/09/01&lt;/edition&gt;&lt;keywords&gt;&lt;keyword&gt;Age of Onset&lt;/keyword&gt;&lt;keyword&gt;Arthritis, Infectious/ epidemiology/microbiology/physiopathology/therapy&lt;/keyword&gt;&lt;keyword&gt;Comorbidity&lt;/keyword&gt;&lt;keyword&gt;Cross Infection/ epidemiology/microbiology/physiopathology/therapy&lt;/keyword&gt;&lt;keyword&gt;Female&lt;/keyword&gt;&lt;keyword&gt;Humans&lt;/keyword&gt;&lt;keyword&gt;Infant, Newborn&lt;/keyword&gt;&lt;keyword&gt;Intensive Care, Neonatal&lt;/keyword&gt;&lt;keyword&gt;Klebsiella Infections/epidemiology&lt;/keyword&gt;&lt;keyword&gt;Malaysia/epidemiology&lt;/keyword&gt;&lt;keyword&gt;Male&lt;/keyword&gt;&lt;keyword&gt;Methicillin Resistance&lt;/keyword&gt;&lt;keyword&gt;Osteomyelitis/epidemiology&lt;/keyword&gt;&lt;keyword&gt;Retrospective Studies&lt;/keyword&gt;&lt;keyword&gt;Risk Factors&lt;/keyword&gt;&lt;keyword&gt;Staphylococcal Infections/epidemiology&lt;/keyword&gt;&lt;keyword&gt;Staphylococcus aureus&lt;/keyword&gt;&lt;/keywords&gt;&lt;dates&gt;&lt;year&gt;1996&lt;/year&gt;&lt;pub-dates&gt;&lt;date&gt;Sep&lt;/date&gt;&lt;/pub-dates&gt;&lt;/dates&gt;&lt;isbn&gt;0125-1562 (Print)&amp;#xD;0125-1562 (Linking)&lt;/isbn&gt;&lt;accession-num&gt;9185277&lt;/accession-num&gt;&lt;urls&gt;&lt;/urls&gt;&lt;remote-database-provider&gt;NLM&lt;/remote-database-provider&gt;&lt;language&gt;Eng&lt;/language&gt;&lt;/record&gt;&lt;/Cite&gt;&lt;/EndNote&gt;</w:instrTex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F6634A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40</w:t>
            </w:r>
            <w:r w:rsidR="00E57D30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184D5E" w:rsidRPr="007B2E78" w:rsidTr="002257D5">
        <w:trPr>
          <w:trHeight w:val="397"/>
        </w:trPr>
        <w:tc>
          <w:tcPr>
            <w:tcW w:w="811" w:type="pct"/>
            <w:shd w:val="clear" w:color="auto" w:fill="FFFFFF" w:themeFill="background1"/>
            <w:vAlign w:val="center"/>
          </w:tcPr>
          <w:p w:rsidR="00184D5E" w:rsidRPr="00224D82" w:rsidRDefault="00184D5E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shd w:val="clear" w:color="auto" w:fill="FFFFFF" w:themeFill="background1"/>
            <w:vAlign w:val="center"/>
          </w:tcPr>
          <w:p w:rsidR="00184D5E" w:rsidRPr="007B2E78" w:rsidRDefault="00184D5E" w:rsidP="00324EC1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neumonia</w:t>
            </w:r>
          </w:p>
        </w:tc>
        <w:tc>
          <w:tcPr>
            <w:tcW w:w="650" w:type="pct"/>
            <w:shd w:val="clear" w:color="auto" w:fill="FFFFFF" w:themeFill="background1"/>
            <w:vAlign w:val="center"/>
          </w:tcPr>
          <w:p w:rsidR="00184D5E" w:rsidRPr="007B2E78" w:rsidRDefault="00184D5E" w:rsidP="00324EC1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</w:t>
            </w: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812" w:type="pct"/>
            <w:shd w:val="clear" w:color="auto" w:fill="FFFFFF" w:themeFill="background1"/>
            <w:vAlign w:val="center"/>
          </w:tcPr>
          <w:p w:rsidR="00184D5E" w:rsidRPr="007B2E78" w:rsidRDefault="00184D5E" w:rsidP="00F6634A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 w:rsidRPr="007B2E78">
              <w:rPr>
                <w:rFonts w:ascii="Times New Roman" w:hAnsi="Times New Roman"/>
                <w:sz w:val="20"/>
                <w:szCs w:val="20"/>
              </w:rPr>
              <w:t>Chim et al, 2007 (Singapore)</w: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 w:rsidRPr="007B2E78">
              <w:rPr>
                <w:rFonts w:ascii="Times New Roman" w:hAnsi="Times New Roman"/>
                <w:sz w:val="20"/>
                <w:szCs w:val="20"/>
              </w:rPr>
              <w:instrText xml:space="preserve"> ADDIN EN.CITE </w:instrTex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begin">
                <w:fldData xml:space="preserve">PEVuZE5vdGU+PENpdGU+PEF1dGhvcj5DaGltPC9BdXRob3I+PFllYXI+MjAwNzwvWWVhcj48UmVj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</w:fldData>
              </w:fldChar>
            </w:r>
            <w:r w:rsidR="00F6634A" w:rsidRPr="007B2E78">
              <w:rPr>
                <w:rFonts w:ascii="Times New Roman" w:hAnsi="Times New Roman"/>
                <w:sz w:val="20"/>
                <w:szCs w:val="20"/>
              </w:rPr>
              <w:instrText xml:space="preserve"> ADDIN EN.CITE.DATA </w:instrTex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F6634A" w:rsidRPr="007B2E7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34</w: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184D5E" w:rsidRPr="007B2E78" w:rsidTr="002257D5">
        <w:trPr>
          <w:trHeight w:val="397"/>
        </w:trPr>
        <w:tc>
          <w:tcPr>
            <w:tcW w:w="811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184D5E" w:rsidRPr="007B2E78" w:rsidRDefault="00184D5E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7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184D5E" w:rsidRPr="007B2E78" w:rsidRDefault="00184D5E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P</w:t>
            </w:r>
          </w:p>
        </w:tc>
        <w:tc>
          <w:tcPr>
            <w:tcW w:w="650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184D5E" w:rsidRPr="007B2E78" w:rsidRDefault="00184D5E" w:rsidP="002257D5">
            <w:pPr>
              <w:spacing w:after="0" w:line="312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  <w:cs/>
              </w:rPr>
              <w:t>.</w:t>
            </w:r>
            <w:r w:rsidRPr="007B2E7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812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184D5E" w:rsidRPr="007B2E78" w:rsidRDefault="00184D5E" w:rsidP="004177AF">
            <w:pPr>
              <w:pStyle w:val="a3"/>
              <w:spacing w:line="312" w:lineRule="auto"/>
              <w:rPr>
                <w:rFonts w:ascii="Times New Roman" w:hAnsi="Times New Roman"/>
                <w:sz w:val="20"/>
                <w:szCs w:val="20"/>
              </w:rPr>
            </w:pPr>
            <w:r w:rsidRPr="007B2E78">
              <w:rPr>
                <w:rFonts w:ascii="Times New Roman" w:hAnsi="Times New Roman"/>
                <w:sz w:val="20"/>
                <w:szCs w:val="20"/>
              </w:rPr>
              <w:t>Chittawatanarat et al, 2014 (Thailand)</w: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7B2E78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ittawatanarat&lt;/Author&gt;&lt;Year&gt;2014&lt;/Year&gt;&lt;RecNum&gt;18&lt;/RecNum&gt;&lt;DisplayText&gt;&lt;style face="superscript"&gt;13&lt;/style&gt;&lt;/DisplayText&gt;&lt;record&gt;&lt;rec-number&gt;18&lt;/rec-number&gt;&lt;foreign-keys&gt;&lt;key app="EN" db-id="zsea05pzxzx0zheezxl5dsxbvsrz2d9ezt5r" timestamp="0"&gt;18&lt;/key&gt;&lt;/foreign-keys&gt;&lt;ref-type name="Journal Article"&gt;17&lt;/ref-type&gt;&lt;contributors&gt;&lt;authors&gt;&lt;author&gt;Chittawatanarat, K.&lt;/author&gt;&lt;author&gt;Jaipakdee, W.&lt;/author&gt;&lt;author&gt;Chotirosniramit, N.&lt;/author&gt;&lt;author&gt;Chandacham, K.&lt;/author&gt;&lt;author&gt;Jirapongcharoenlap, T.&lt;/author&gt;&lt;/authors&gt;&lt;/contributors&gt;&lt;auth-address&gt;Division of Surgical Critical Care and Trauma, Department of Surgery, Faculty of Medicine, Chiang Mai University, Chiang Mai, Thailand.&lt;/auth-address&gt;&lt;titles&gt;&lt;title&gt;Microbiology, resistance patterns, and risk factors of mortality in ventilator-associated bacterial pneumonia in a Northern Thai tertiary-care university based general surgical intensive care unit&lt;/title&gt;&lt;secondary-title&gt;Infect Drug Resist&lt;/secondary-title&gt;&lt;alt-title&gt;Infection and drug resistance&lt;/alt-title&gt;&lt;/titles&gt;&lt;pages&gt;203-10&lt;/pages&gt;&lt;volume&gt;7&lt;/volume&gt;&lt;edition&gt;2014/08/26&lt;/edition&gt;&lt;dates&gt;&lt;year&gt;2014&lt;/year&gt;&lt;/dates&gt;&lt;isbn&gt;1178-6973 (Linking)&lt;/isbn&gt;&lt;accession-num&gt;25152627&lt;/accession-num&gt;&lt;urls&gt;&lt;/urls&gt;&lt;custom2&gt;PMC4140702&lt;/custom2&gt;&lt;electronic-resource-num&gt;10.2147/idr.s67267&lt;/electronic-resource-num&gt;&lt;remote-database-provider&gt;NLM&lt;/remote-database-provider&gt;&lt;language&gt;Eng&lt;/language&gt;&lt;/record&gt;&lt;/Cite&gt;&lt;/EndNote&gt;</w:instrTex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7B2E78">
              <w:rPr>
                <w:rFonts w:ascii="Times New Roman" w:hAnsi="Times New Roman"/>
                <w:noProof/>
                <w:sz w:val="20"/>
                <w:szCs w:val="20"/>
                <w:vertAlign w:val="superscript"/>
              </w:rPr>
              <w:t>13</w:t>
            </w:r>
            <w:r w:rsidR="00E57D30" w:rsidRPr="007B2E78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</w:tbl>
    <w:p w:rsidR="00224D82" w:rsidRPr="007B2E78" w:rsidRDefault="00224D82" w:rsidP="00224D82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</w:p>
    <w:p w:rsidR="008C05A2" w:rsidRPr="007B2E78" w:rsidRDefault="008C05A2" w:rsidP="008C05A2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  <w:r w:rsidRPr="007B2E78">
        <w:rPr>
          <w:rFonts w:ascii="Times New Roman" w:hAnsi="Times New Roman" w:cs="Times New Roman"/>
          <w:b/>
          <w:bCs/>
          <w:sz w:val="20"/>
          <w:szCs w:val="20"/>
        </w:rPr>
        <w:t>Abbreviations</w:t>
      </w:r>
      <w:r w:rsidRPr="007B2E78">
        <w:rPr>
          <w:rFonts w:ascii="Times New Roman" w:hAnsi="Times New Roman" w:cs="Times New Roman"/>
          <w:b/>
          <w:bCs/>
          <w:sz w:val="20"/>
          <w:szCs w:val="20"/>
          <w:cs/>
        </w:rPr>
        <w:t>:</w:t>
      </w:r>
      <w:r w:rsidRPr="007B2E78">
        <w:rPr>
          <w:rFonts w:ascii="Times New Roman" w:hAnsi="Times New Roman" w:cs="Times New Roman"/>
          <w:sz w:val="20"/>
          <w:szCs w:val="20"/>
          <w:cs/>
        </w:rPr>
        <w:t xml:space="preserve"> </w:t>
      </w:r>
      <w:r w:rsidRPr="007B2E78">
        <w:rPr>
          <w:rFonts w:ascii="Times New Roman" w:hAnsi="Times New Roman" w:cs="Times New Roman"/>
          <w:sz w:val="20"/>
          <w:szCs w:val="20"/>
        </w:rPr>
        <w:t xml:space="preserve">BSI, bloodstream infection; </w:t>
      </w:r>
      <w:r w:rsidR="009A1A86" w:rsidRPr="007B2E78">
        <w:rPr>
          <w:rFonts w:ascii="Times New Roman" w:hAnsi="Times New Roman" w:cs="Times New Roman"/>
          <w:sz w:val="20"/>
          <w:szCs w:val="20"/>
        </w:rPr>
        <w:t xml:space="preserve">CAUTI, catheter-associated urinary tract infection; </w:t>
      </w:r>
      <w:r w:rsidRPr="007B2E78">
        <w:rPr>
          <w:rFonts w:ascii="Times New Roman" w:hAnsi="Times New Roman" w:cs="Times New Roman"/>
          <w:sz w:val="20"/>
          <w:szCs w:val="20"/>
        </w:rPr>
        <w:t xml:space="preserve">CLABSI, central line-associated bloodstream infection; CRAB, carbapenem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Acinetobacter baumannii</w:t>
      </w:r>
      <w:r w:rsidRPr="007B2E78">
        <w:rPr>
          <w:rFonts w:ascii="Times New Roman" w:hAnsi="Times New Roman" w:cs="Times New Roman"/>
          <w:sz w:val="20"/>
          <w:szCs w:val="20"/>
        </w:rPr>
        <w:t xml:space="preserve">; CRE, carbapenem-resistant Enterobacteriaceae; CR-PsA, carbapenem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Pseudomonas aeruginosa</w:t>
      </w:r>
      <w:r w:rsidRPr="007B2E78">
        <w:rPr>
          <w:rFonts w:ascii="Times New Roman" w:hAnsi="Times New Roman" w:cs="Times New Roman"/>
          <w:sz w:val="20"/>
          <w:szCs w:val="20"/>
        </w:rPr>
        <w:t xml:space="preserve">; </w:t>
      </w:r>
      <w:r w:rsidR="00F0655E" w:rsidRPr="007B2E78">
        <w:rPr>
          <w:rFonts w:ascii="Times New Roman" w:hAnsi="Times New Roman" w:cs="Times New Roman"/>
          <w:sz w:val="20"/>
          <w:szCs w:val="20"/>
        </w:rPr>
        <w:t xml:space="preserve">HAP, hospital-acquired pneumonia; </w:t>
      </w:r>
      <w:r w:rsidRPr="007B2E78">
        <w:rPr>
          <w:rFonts w:ascii="Times New Roman" w:hAnsi="Times New Roman" w:cs="Times New Roman"/>
          <w:sz w:val="20"/>
          <w:szCs w:val="20"/>
        </w:rPr>
        <w:t xml:space="preserve">MDR-AB, multidrug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Acinetobacter baumannii</w:t>
      </w:r>
      <w:r w:rsidRPr="007B2E78">
        <w:rPr>
          <w:rFonts w:ascii="Times New Roman" w:hAnsi="Times New Roman" w:cs="Times New Roman"/>
          <w:sz w:val="20"/>
          <w:szCs w:val="20"/>
        </w:rPr>
        <w:t>; MDR-GNB</w:t>
      </w:r>
      <w:r w:rsidR="00582FA2" w:rsidRPr="007B2E78">
        <w:rPr>
          <w:rFonts w:ascii="Times New Roman" w:hAnsi="Times New Roman" w:cs="Times New Roman"/>
          <w:sz w:val="20"/>
          <w:szCs w:val="20"/>
        </w:rPr>
        <w:t xml:space="preserve"> and GPC</w:t>
      </w:r>
      <w:r w:rsidRPr="007B2E78">
        <w:rPr>
          <w:rFonts w:ascii="Times New Roman" w:hAnsi="Times New Roman" w:cs="Times New Roman"/>
          <w:sz w:val="20"/>
          <w:szCs w:val="20"/>
        </w:rPr>
        <w:t>, multidrug-resistant Gram-negative bacteria</w:t>
      </w:r>
      <w:r w:rsidR="00582FA2" w:rsidRPr="007B2E78">
        <w:rPr>
          <w:rFonts w:ascii="Times New Roman" w:hAnsi="Times New Roman" w:cs="Times New Roman"/>
          <w:sz w:val="20"/>
          <w:szCs w:val="20"/>
        </w:rPr>
        <w:t xml:space="preserve"> and Gram-positive cocci</w:t>
      </w:r>
      <w:r w:rsidRPr="007B2E78">
        <w:rPr>
          <w:rFonts w:ascii="Times New Roman" w:hAnsi="Times New Roman" w:cs="Times New Roman"/>
          <w:sz w:val="20"/>
          <w:szCs w:val="20"/>
        </w:rPr>
        <w:t xml:space="preserve">; MDR-PsA, multidrug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Pseudomonas aeruginosa</w:t>
      </w:r>
      <w:r w:rsidRPr="007B2E78">
        <w:rPr>
          <w:rFonts w:ascii="Times New Roman" w:hAnsi="Times New Roman" w:cs="Times New Roman"/>
          <w:sz w:val="20"/>
          <w:szCs w:val="20"/>
        </w:rPr>
        <w:t xml:space="preserve">; MRSA, methicillin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Staphylococcus aureus</w:t>
      </w:r>
      <w:r w:rsidRPr="007B2E78">
        <w:rPr>
          <w:rFonts w:ascii="Times New Roman" w:hAnsi="Times New Roman" w:cs="Times New Roman"/>
          <w:sz w:val="20"/>
          <w:szCs w:val="20"/>
        </w:rPr>
        <w:t>;</w:t>
      </w:r>
      <w:r w:rsidR="00F0655E" w:rsidRPr="007B2E78">
        <w:rPr>
          <w:rFonts w:ascii="Times New Roman" w:hAnsi="Times New Roman" w:cs="Times New Roman"/>
          <w:sz w:val="20"/>
          <w:szCs w:val="20"/>
        </w:rPr>
        <w:t xml:space="preserve"> </w:t>
      </w:r>
      <w:r w:rsidRPr="007B2E78">
        <w:rPr>
          <w:rFonts w:ascii="Times New Roman" w:hAnsi="Times New Roman" w:cs="Times New Roman"/>
          <w:sz w:val="20"/>
          <w:szCs w:val="20"/>
        </w:rPr>
        <w:t xml:space="preserve">PDR-AB, pandrug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Acinetobacter baumannii</w:t>
      </w:r>
      <w:r w:rsidRPr="007B2E78">
        <w:rPr>
          <w:rFonts w:ascii="Times New Roman" w:hAnsi="Times New Roman" w:cs="Times New Roman"/>
          <w:sz w:val="20"/>
          <w:szCs w:val="20"/>
        </w:rPr>
        <w:t xml:space="preserve">; VAP, ventilator-associated pneumonia; VRE, vancomycin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Enterococcus</w:t>
      </w:r>
      <w:r w:rsidRPr="007B2E78">
        <w:rPr>
          <w:rFonts w:ascii="Times New Roman" w:hAnsi="Times New Roman" w:cs="Times New Roman"/>
          <w:sz w:val="20"/>
          <w:szCs w:val="20"/>
        </w:rPr>
        <w:t xml:space="preserve"> spp.; XDR-AB, extensively drug-resistant </w:t>
      </w:r>
      <w:r w:rsidRPr="007B2E78">
        <w:rPr>
          <w:rFonts w:ascii="Times New Roman" w:hAnsi="Times New Roman" w:cs="Times New Roman"/>
          <w:i/>
          <w:iCs/>
          <w:sz w:val="20"/>
          <w:szCs w:val="20"/>
        </w:rPr>
        <w:t>Acinetobacter baumannii</w:t>
      </w:r>
      <w:r w:rsidRPr="007B2E78">
        <w:rPr>
          <w:rFonts w:ascii="Times New Roman" w:hAnsi="Times New Roman" w:cs="Times New Roman"/>
          <w:sz w:val="20"/>
          <w:szCs w:val="20"/>
        </w:rPr>
        <w:t>.</w:t>
      </w:r>
    </w:p>
    <w:p w:rsidR="008C05A2" w:rsidRPr="007B2E78" w:rsidRDefault="008C05A2" w:rsidP="00224D82">
      <w:pPr>
        <w:spacing w:after="0" w:line="312" w:lineRule="auto"/>
        <w:rPr>
          <w:rFonts w:ascii="Times New Roman" w:hAnsi="Times New Roman" w:cs="Angsana New"/>
          <w:sz w:val="20"/>
          <w:szCs w:val="20"/>
          <w:cs/>
        </w:rPr>
        <w:sectPr w:rsidR="008C05A2" w:rsidRPr="007B2E78" w:rsidSect="00573E7B">
          <w:pgSz w:w="16838" w:h="11906" w:orient="landscape"/>
          <w:pgMar w:top="1276" w:right="1440" w:bottom="1440" w:left="1440" w:header="708" w:footer="708" w:gutter="0"/>
          <w:cols w:space="708"/>
          <w:docGrid w:linePitch="360"/>
        </w:sectPr>
      </w:pPr>
    </w:p>
    <w:p w:rsidR="0068476F" w:rsidRDefault="0068476F" w:rsidP="008E24AA">
      <w:pPr>
        <w:spacing w:after="0" w:line="312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Appendix </w:t>
      </w:r>
      <w:r w:rsidR="00825B09">
        <w:rPr>
          <w:rFonts w:ascii="Times New Roman" w:hAnsi="Times New Roman" w:cs="Times New Roman"/>
          <w:b/>
          <w:bCs/>
          <w:sz w:val="24"/>
          <w:szCs w:val="24"/>
        </w:rPr>
        <w:t>5</w:t>
      </w:r>
    </w:p>
    <w:p w:rsidR="001F4CEA" w:rsidRDefault="001F4CEA" w:rsidP="008E24AA">
      <w:pPr>
        <w:spacing w:after="0" w:line="312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1F4CEA">
        <w:rPr>
          <w:rFonts w:ascii="Times New Roman" w:hAnsi="Times New Roman" w:cs="Times New Roman"/>
          <w:b/>
          <w:bCs/>
          <w:sz w:val="24"/>
          <w:szCs w:val="24"/>
        </w:rPr>
        <w:t>References of included studies</w:t>
      </w:r>
    </w:p>
    <w:p w:rsidR="0047527A" w:rsidRDefault="0047527A" w:rsidP="008E24AA">
      <w:pPr>
        <w:spacing w:after="0" w:line="312" w:lineRule="auto"/>
        <w:rPr>
          <w:rFonts w:ascii="Times New Roman" w:hAnsi="Times New Roman" w:cs="Times New Roman"/>
          <w:sz w:val="20"/>
          <w:szCs w:val="20"/>
        </w:rPr>
      </w:pPr>
    </w:p>
    <w:p w:rsidR="00640337" w:rsidRPr="00D77E33" w:rsidRDefault="00E57D30" w:rsidP="00D77E33">
      <w:pPr>
        <w:pStyle w:val="EndNoteBibliography"/>
        <w:spacing w:after="0" w:line="312" w:lineRule="auto"/>
      </w:pPr>
      <w:r w:rsidRPr="00D77E33">
        <w:rPr>
          <w:szCs w:val="20"/>
        </w:rPr>
        <w:fldChar w:fldCharType="begin"/>
      </w:r>
      <w:r w:rsidR="00711AB2" w:rsidRPr="00D77E33">
        <w:rPr>
          <w:szCs w:val="20"/>
        </w:rPr>
        <w:instrText xml:space="preserve"> ADDIN EN.REFLIST </w:instrText>
      </w:r>
      <w:r w:rsidRPr="00D77E33">
        <w:rPr>
          <w:szCs w:val="20"/>
        </w:rPr>
        <w:fldChar w:fldCharType="separate"/>
      </w:r>
      <w:r w:rsidR="00640337" w:rsidRPr="00D77E33">
        <w:rPr>
          <w:b/>
        </w:rPr>
        <w:t>1.</w:t>
      </w:r>
      <w:r w:rsidR="00640337" w:rsidRPr="00D77E33">
        <w:tab/>
        <w:t xml:space="preserve">Boonyasiri A, Thaisiam P, Permpikul C, et al. Effectiveness of chlorhexidine wipes for the prevention of multidrug-resistant bacterial colonization and hospital-acquired infections in intensive care unit patients: A randomized trial in Thailand. </w:t>
      </w:r>
      <w:r w:rsidR="00640337" w:rsidRPr="00D77E33">
        <w:rPr>
          <w:i/>
        </w:rPr>
        <w:t xml:space="preserve">Infect Control Hosp Epidemiol </w:t>
      </w:r>
      <w:r w:rsidR="00640337" w:rsidRPr="00D77E33">
        <w:t>2016;37:245-25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.</w:t>
      </w:r>
      <w:r w:rsidRPr="00D77E33">
        <w:tab/>
        <w:t xml:space="preserve">Le NK, Hf W, Vu PD, et al. High prevalence of hospital-acquired infections caused by gram-negative carbapenem resistant strains in Vietnamese pediatric ICUs. </w:t>
      </w:r>
      <w:r w:rsidRPr="00D77E33">
        <w:rPr>
          <w:i/>
        </w:rPr>
        <w:t xml:space="preserve">Medicine (Baltimore) </w:t>
      </w:r>
      <w:r w:rsidRPr="00D77E33">
        <w:t>2016;95:e4099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.</w:t>
      </w:r>
      <w:r w:rsidRPr="00D77E33">
        <w:tab/>
        <w:t xml:space="preserve">Thatrimontrichai A, Techato C, Dissaneevate S, et al. Risk factors and outcomes of carbapenem-resistant Acinetobacter baumannii ventilator-associated pneumonia in the neonate: A case-case-control study. </w:t>
      </w:r>
      <w:r w:rsidRPr="00D77E33">
        <w:rPr>
          <w:i/>
        </w:rPr>
        <w:t xml:space="preserve">J Infect Chemother </w:t>
      </w:r>
      <w:r w:rsidRPr="00D77E33">
        <w:t>2016;22:444-449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4.</w:t>
      </w:r>
      <w:r w:rsidRPr="00D77E33">
        <w:tab/>
        <w:t xml:space="preserve">Turner P, Pol S, Soeng S, et al. High prevalence of antimicrobial-resistant Gram-negative colonization in hospitalized Cambodian infants. </w:t>
      </w:r>
      <w:r w:rsidRPr="00D77E33">
        <w:rPr>
          <w:i/>
        </w:rPr>
        <w:t xml:space="preserve">Pediatr Infect Dis J </w:t>
      </w:r>
      <w:r w:rsidRPr="00D77E33">
        <w:t>2016;35:856-861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5.</w:t>
      </w:r>
      <w:r w:rsidRPr="00D77E33">
        <w:tab/>
        <w:t xml:space="preserve">Chusri S, Silpapojakul K, McNeil E, Singkhamanan K, Chongsuvivatwong V. Impact of antibiotic exposure on occurrence of nosocomial carbapenem-resistant Acinetobacter baumannii infection: a case control study. </w:t>
      </w:r>
      <w:r w:rsidRPr="00D77E33">
        <w:rPr>
          <w:i/>
        </w:rPr>
        <w:t xml:space="preserve">J Infect Chemother </w:t>
      </w:r>
      <w:r w:rsidRPr="00D77E33">
        <w:t>2015;21:90-95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6.</w:t>
      </w:r>
      <w:r w:rsidRPr="00D77E33">
        <w:tab/>
        <w:t xml:space="preserve">Harris PN, Le BD, Tambyah P, et al. Antiseptic body washes for reducing the transmission of methicillin-resistant Staphylococcus aureus: A cluster crossover study. </w:t>
      </w:r>
      <w:r w:rsidRPr="00D77E33">
        <w:rPr>
          <w:i/>
        </w:rPr>
        <w:t xml:space="preserve">Open Forum Infect Dis </w:t>
      </w:r>
      <w:r w:rsidRPr="00D77E33">
        <w:t>2015;2:ofv051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7.</w:t>
      </w:r>
      <w:r w:rsidRPr="00D77E33">
        <w:tab/>
        <w:t xml:space="preserve">Inchai J, Pothirat C, Liwsrisakun C, Deesomchok A, Kositsakulchai W, Chalermpanchai N. Ventilator-associated pneumonia: epidemiology and prognostic indicators of 30-day mortality. </w:t>
      </w:r>
      <w:r w:rsidRPr="00D77E33">
        <w:rPr>
          <w:i/>
        </w:rPr>
        <w:t xml:space="preserve">Jpn J Infect Dis </w:t>
      </w:r>
      <w:r w:rsidRPr="00D77E33">
        <w:t>2015;68:181-186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8.</w:t>
      </w:r>
      <w:r w:rsidRPr="00D77E33">
        <w:tab/>
        <w:t xml:space="preserve">Inchai J, Pothirat C, Bumroongkit C, Limsukon A, Khositsakulchai W, Liwsrisakun C. Prognostic factors associated with mortality of drug-resistant Acinetobacter baumannii ventilator-associated pneumonia. </w:t>
      </w:r>
      <w:r w:rsidRPr="00D77E33">
        <w:rPr>
          <w:i/>
        </w:rPr>
        <w:t xml:space="preserve">J Intensive Care </w:t>
      </w:r>
      <w:r w:rsidRPr="00D77E33">
        <w:t>2015;3:9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9.</w:t>
      </w:r>
      <w:r w:rsidRPr="00D77E33">
        <w:tab/>
        <w:t xml:space="preserve">Janahiraman S, Aziz MN, Hoo FK, et al. Resistance patterns of multidrug resistant Acinetobacter baumannii in an ICU of a tertiary care hospital, Malaysia. </w:t>
      </w:r>
      <w:r w:rsidRPr="00D77E33">
        <w:rPr>
          <w:i/>
        </w:rPr>
        <w:t xml:space="preserve">Pak J Med Sci </w:t>
      </w:r>
      <w:r w:rsidRPr="00D77E33">
        <w:t>2015;31:1383-1388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0.</w:t>
      </w:r>
      <w:r w:rsidRPr="00D77E33">
        <w:tab/>
        <w:t xml:space="preserve">Ling ML, Tee YM, Tan SG, et al. Risk factors for acquisition of carbapenem resistant Enterobacteriaceae in an acute tertiary care hospital in Singapore. </w:t>
      </w:r>
      <w:r w:rsidRPr="00D77E33">
        <w:rPr>
          <w:i/>
        </w:rPr>
        <w:t xml:space="preserve">Antimicrob Resist Infect Control </w:t>
      </w:r>
      <w:r w:rsidRPr="00D77E33">
        <w:t>2015;4:26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1.</w:t>
      </w:r>
      <w:r w:rsidRPr="00D77E33">
        <w:tab/>
        <w:t xml:space="preserve">Tong SY, Holden MT, Nickerson EK, et al. Genome sequencing defines phylogeny and spread of methicillin-resistant Staphylococcus aureus in a high transmission setting. </w:t>
      </w:r>
      <w:r w:rsidRPr="00D77E33">
        <w:rPr>
          <w:i/>
        </w:rPr>
        <w:t xml:space="preserve">Genome Res </w:t>
      </w:r>
      <w:r w:rsidRPr="00D77E33">
        <w:t>2015;25:111-118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2.</w:t>
      </w:r>
      <w:r w:rsidRPr="00D77E33">
        <w:tab/>
        <w:t xml:space="preserve">Apisarnthanarak A, Pinitchai U, Warachan B, Warren DK, Khawcharoenporn T, Hayden MK. Effectiveness of infection prevention measures featuring advanced source control and environmental cleaning to limit transmission of extremely-drug resistant Acinetobacter baumannii in a Thai intensive care unit: An analysis before and after extensive flooding. </w:t>
      </w:r>
      <w:r w:rsidRPr="00D77E33">
        <w:rPr>
          <w:i/>
        </w:rPr>
        <w:t xml:space="preserve">American journal of infection control </w:t>
      </w:r>
      <w:r w:rsidRPr="00D77E33">
        <w:t>2014;42:116-121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3.</w:t>
      </w:r>
      <w:r w:rsidRPr="00D77E33">
        <w:tab/>
        <w:t xml:space="preserve">Chittawatanarat K, Jaipakdee W, Chotirosniramit N, Chandacham K, Jirapongcharoenlap T. Microbiology, resistance patterns, and risk factors of mortality in ventilator-associated bacterial pneumonia in a Northern Thai tertiary-care university based general surgical intensive care unit. </w:t>
      </w:r>
      <w:r w:rsidRPr="00D77E33">
        <w:rPr>
          <w:i/>
        </w:rPr>
        <w:t xml:space="preserve">Infect Drug Resist </w:t>
      </w:r>
      <w:r w:rsidRPr="00D77E33">
        <w:t>2014;7:203-210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4.</w:t>
      </w:r>
      <w:r w:rsidRPr="00D77E33">
        <w:tab/>
        <w:t xml:space="preserve">Saharman YR, Lestari DC. Phenotype characterization of Beta-lactamase producing enterobacteriaceae in the intensive care unit (ICU) of Cipto Mangunkusumo Hospital in 2011. </w:t>
      </w:r>
      <w:r w:rsidRPr="00D77E33">
        <w:rPr>
          <w:i/>
        </w:rPr>
        <w:t xml:space="preserve">Acta Med Indones </w:t>
      </w:r>
      <w:r w:rsidRPr="00D77E33">
        <w:t>2013;45:11-16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5.</w:t>
      </w:r>
      <w:r w:rsidRPr="00D77E33">
        <w:tab/>
        <w:t xml:space="preserve">Schultsz C, Bootsma MC, Loan HT, et al. Effects of infection control measures on acquisition of five antimicrobial drug-resistant microorganisms in a tetanus intensive care unit in Vietnam. </w:t>
      </w:r>
      <w:r w:rsidRPr="00D77E33">
        <w:rPr>
          <w:i/>
        </w:rPr>
        <w:t xml:space="preserve">Intensive Care Med </w:t>
      </w:r>
      <w:r w:rsidRPr="00D77E33">
        <w:t>2013;39:661-671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6.</w:t>
      </w:r>
      <w:r w:rsidRPr="00D77E33">
        <w:tab/>
        <w:t xml:space="preserve">Thatrimontrichai A, Apisarnthanarak A, Chanvitan P, Janjindamai W, Dissaneevate S, Maneenil G. Risk factors and outcomes of carbapenem-resistant Acinetobacter baumannii bacteremia in neonatal intensive care unit: a case-case-control study. </w:t>
      </w:r>
      <w:r w:rsidRPr="00D77E33">
        <w:rPr>
          <w:i/>
        </w:rPr>
        <w:t xml:space="preserve">Pediatr Infect Dis J </w:t>
      </w:r>
      <w:r w:rsidRPr="00D77E33">
        <w:t>2013;32:140-145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7.</w:t>
      </w:r>
      <w:r w:rsidRPr="00D77E33">
        <w:tab/>
        <w:t xml:space="preserve">Vasudevan A, Mukhopadhyay A, Goh EY, Li J, Tambyah PA. Risk factors for infection/colonization caused by resistant Gram negative bacilli in critically ill patients (an observational study of 1633 critically ill patients). </w:t>
      </w:r>
      <w:r w:rsidRPr="00D77E33">
        <w:rPr>
          <w:i/>
        </w:rPr>
        <w:t xml:space="preserve">Prev Med </w:t>
      </w:r>
      <w:r w:rsidRPr="00D77E33">
        <w:t>2013;57 Suppl:S70-7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18.</w:t>
      </w:r>
      <w:r w:rsidRPr="00D77E33">
        <w:tab/>
        <w:t xml:space="preserve">Vasudevan A, Chuang L, Jialiang L, Mukhopadhyay A, Goh EY, Tambyah PA. Inappropriate empirical antimicrobial therapy for multidrug-resistant organisms in critically ill patients with pneumonia is not an independent risk factor for mortality: Results of a prospective observational study of 758 patients. </w:t>
      </w:r>
      <w:r w:rsidRPr="00D77E33">
        <w:rPr>
          <w:i/>
        </w:rPr>
        <w:t xml:space="preserve">J Glob Antimicrob Resist </w:t>
      </w:r>
      <w:r w:rsidRPr="00D77E33">
        <w:t>2013;1:123-130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lastRenderedPageBreak/>
        <w:t>19.</w:t>
      </w:r>
      <w:r w:rsidRPr="00D77E33">
        <w:tab/>
        <w:t xml:space="preserve">Le T, Nga TTT, Minoru A, Kirikae T. Ventilation associated pneumonia caused by Acinetobacter baumannii at a tertiary hospital in Vietnam: Clinical and molecular patterns. </w:t>
      </w:r>
      <w:r w:rsidRPr="00D77E33">
        <w:rPr>
          <w:i/>
        </w:rPr>
        <w:t xml:space="preserve">American journal of infection control </w:t>
      </w:r>
      <w:r w:rsidRPr="00D77E33">
        <w:t>2012;40:e5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0.</w:t>
      </w:r>
      <w:r w:rsidRPr="00D77E33">
        <w:tab/>
        <w:t xml:space="preserve">Nakwan NW, J., Patungkalo W, Chokephaibulkit K. Clinical features, risk factors, and outcome of carbapenem-resistant Acinetobacter baumannii bacteremia in a Thai neonatal intensive care unit. </w:t>
      </w:r>
      <w:r w:rsidRPr="00D77E33">
        <w:rPr>
          <w:i/>
        </w:rPr>
        <w:t xml:space="preserve">Asian Biomedicine </w:t>
      </w:r>
      <w:r w:rsidRPr="00D77E33">
        <w:t>2012;6:473-479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1.</w:t>
      </w:r>
      <w:r w:rsidRPr="00D77E33">
        <w:tab/>
        <w:t xml:space="preserve">Ng E, Earnest A, Lye DC, Ling ML, Ding Y, Hsu LY. The excess financial burden of multidrug resistance in severe gram-negative infections in Singaporean hospitals. </w:t>
      </w:r>
      <w:r w:rsidRPr="00D77E33">
        <w:rPr>
          <w:i/>
        </w:rPr>
        <w:t xml:space="preserve">Ann Acad Med Singapore </w:t>
      </w:r>
      <w:r w:rsidRPr="00D77E33">
        <w:t>2012;41:189-19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2.</w:t>
      </w:r>
      <w:r w:rsidRPr="00D77E33">
        <w:tab/>
        <w:t xml:space="preserve">Chong SJ, Ahmed S, Tay JM, Song C, Tan TT. 5 year analysis of bacteriology culture in a tropical burns ICU. </w:t>
      </w:r>
      <w:r w:rsidRPr="00D77E33">
        <w:rPr>
          <w:i/>
        </w:rPr>
        <w:t xml:space="preserve">Burns </w:t>
      </w:r>
      <w:r w:rsidRPr="00D77E33">
        <w:t>2011;37:1349-135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3.</w:t>
      </w:r>
      <w:r w:rsidRPr="00D77E33">
        <w:tab/>
        <w:t xml:space="preserve">Nakwan N, Wannaro J, Thongmak T, et al. Safety in treatment of ventilator-associated pneumonia due to extensive drug-resistant Acinetobacter baumannii with aerosolized colistin in neonates: a preliminary report. </w:t>
      </w:r>
      <w:r w:rsidRPr="00D77E33">
        <w:rPr>
          <w:i/>
        </w:rPr>
        <w:t xml:space="preserve">Pediatr Pulmonol </w:t>
      </w:r>
      <w:r w:rsidRPr="00D77E33">
        <w:t>2011;46:60-66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4.</w:t>
      </w:r>
      <w:r w:rsidRPr="00D77E33">
        <w:tab/>
        <w:t xml:space="preserve">Oh HM, Tan TY, Chua GH, Li J, Meng QS. The impact of active surveillance cultures in reducing methicillin-resistant Staphylococcus aureus infections in a surgical intensive care unit in Singapore. </w:t>
      </w:r>
      <w:r w:rsidRPr="00D77E33">
        <w:rPr>
          <w:i/>
        </w:rPr>
        <w:t xml:space="preserve">BMC Proc </w:t>
      </w:r>
      <w:r w:rsidRPr="00D77E33">
        <w:t>2011;5:P23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5.</w:t>
      </w:r>
      <w:r w:rsidRPr="00D77E33">
        <w:tab/>
        <w:t xml:space="preserve">Katherason SG, Naing L, Jaalam K, et al. Prospective surveillance of nosocomial device-associated bacteremia in three adult intensive units in Malaysia. </w:t>
      </w:r>
      <w:r w:rsidRPr="00D77E33">
        <w:rPr>
          <w:i/>
        </w:rPr>
        <w:t xml:space="preserve">Trop Biomed </w:t>
      </w:r>
      <w:r w:rsidRPr="00D77E33">
        <w:t>2010;27:308-316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6.</w:t>
      </w:r>
      <w:r w:rsidRPr="00D77E33">
        <w:tab/>
        <w:t xml:space="preserve">Kurup A, Chlebicka N, Tan KY, et al. Active surveillance testing and decontamination strategies in intensive care units to reduce methicillin-resistant Staphylococcus aureus infections. </w:t>
      </w:r>
      <w:r w:rsidRPr="00D77E33">
        <w:rPr>
          <w:i/>
        </w:rPr>
        <w:t xml:space="preserve">American journal of infection control </w:t>
      </w:r>
      <w:r w:rsidRPr="00D77E33">
        <w:t>2010;38:361-367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7.</w:t>
      </w:r>
      <w:r w:rsidRPr="00D77E33">
        <w:tab/>
        <w:t xml:space="preserve">Donaldson AD, Razak L, Liang LJ, Fisher DA, Tambyah PA. Carbapenems and subsequent multiresistant bloodstream infection: does treatment duration matter? </w:t>
      </w:r>
      <w:r w:rsidRPr="00D77E33">
        <w:rPr>
          <w:i/>
        </w:rPr>
        <w:t xml:space="preserve">Int J Antimicrob Agents </w:t>
      </w:r>
      <w:r w:rsidRPr="00D77E33">
        <w:t>2009;34:246-251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8.</w:t>
      </w:r>
      <w:r w:rsidRPr="00D77E33">
        <w:tab/>
        <w:t xml:space="preserve">Gill CJ, Mantaring JB, Macleod WB, et al. Impact of enhanced infection control at 2 neonatal intensive care units in the Philippines. </w:t>
      </w:r>
      <w:r w:rsidRPr="00D77E33">
        <w:rPr>
          <w:i/>
        </w:rPr>
        <w:t xml:space="preserve">Clin Infect Dis </w:t>
      </w:r>
      <w:r w:rsidRPr="00D77E33">
        <w:t>2009;48:13-21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29.</w:t>
      </w:r>
      <w:r w:rsidRPr="00D77E33">
        <w:tab/>
        <w:t xml:space="preserve">Katherason SG, Naing L, Jaalam K, et al. Ventilator-associated nosocomial pneumonia in intensive care units in Malaysia. </w:t>
      </w:r>
      <w:r w:rsidRPr="00D77E33">
        <w:rPr>
          <w:i/>
        </w:rPr>
        <w:t xml:space="preserve">J Infect Dev Ctries </w:t>
      </w:r>
      <w:r w:rsidRPr="00D77E33">
        <w:t>2009;3:704-710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0.</w:t>
      </w:r>
      <w:r w:rsidRPr="00D77E33">
        <w:tab/>
        <w:t xml:space="preserve">Litzow JM, Gill CJ, Mantaring JB, et al. High frequency of multidrug-resistant gram-negative rods in 2 neonatal intensive care units in the Philippines. </w:t>
      </w:r>
      <w:r w:rsidRPr="00D77E33">
        <w:rPr>
          <w:i/>
        </w:rPr>
        <w:t xml:space="preserve">Infect Control Hosp Epidemiol </w:t>
      </w:r>
      <w:r w:rsidRPr="00D77E33">
        <w:t>2009;30:543-549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1.</w:t>
      </w:r>
      <w:r w:rsidRPr="00D77E33">
        <w:tab/>
        <w:t xml:space="preserve">Sritippayawan S, Sri-Singh K, Prapphal N, Samransamruajkit R, Deerojanawong J. Multidrug-resistant hospital-associated infections in a pediatric intensive care unit: a cross-sectional survey in a Thai university hospital. </w:t>
      </w:r>
      <w:r w:rsidRPr="00D77E33">
        <w:rPr>
          <w:i/>
        </w:rPr>
        <w:t xml:space="preserve">Int J Infect Dis </w:t>
      </w:r>
      <w:r w:rsidRPr="00D77E33">
        <w:t>2009;13:506-512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2.</w:t>
      </w:r>
      <w:r w:rsidRPr="00D77E33">
        <w:tab/>
        <w:t xml:space="preserve">Apisarnthanarak A, Pinitchai U, Thongphubeth K, Yuekyen C, Warren DK, Fraser VJ. A multifaceted intervention to reduce pandrug-resistant Acinetobacter baumannii colonization and infection in 3 intensive care units in a Thai tertiary care center: a 3-year study. </w:t>
      </w:r>
      <w:r w:rsidRPr="00D77E33">
        <w:rPr>
          <w:i/>
        </w:rPr>
        <w:t xml:space="preserve">Clin Infect Dis </w:t>
      </w:r>
      <w:r w:rsidRPr="00D77E33">
        <w:t>2008;47:760-767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3.</w:t>
      </w:r>
      <w:r w:rsidRPr="00D77E33">
        <w:tab/>
        <w:t xml:space="preserve">Katherason SG, Naing L, Jaalam K, Ismail A. Baseline assessment of intensive care-acquired nosocomial infection surveillancein three adult intensive care units in Malaysia. </w:t>
      </w:r>
      <w:r w:rsidRPr="00D77E33">
        <w:rPr>
          <w:i/>
        </w:rPr>
        <w:t xml:space="preserve">J Infect Dev Ctries </w:t>
      </w:r>
      <w:r w:rsidRPr="00D77E33">
        <w:t>2008;2:364-368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4.</w:t>
      </w:r>
      <w:r w:rsidRPr="00D77E33">
        <w:tab/>
        <w:t xml:space="preserve">Chim H, Tan BH, Song C. Five-year review of infections in a burn intensive care unit: High incidence of Acinetobacter baumannii in a tropical climate. </w:t>
      </w:r>
      <w:r w:rsidRPr="00D77E33">
        <w:rPr>
          <w:i/>
        </w:rPr>
        <w:t xml:space="preserve">Burns </w:t>
      </w:r>
      <w:r w:rsidRPr="00D77E33">
        <w:t>2007;33:1008-1014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5.</w:t>
      </w:r>
      <w:r w:rsidRPr="00D77E33">
        <w:tab/>
        <w:t xml:space="preserve">Kwa AL, Low JG, Lee E, Kurup A, Chee HL, Tam VH. The impact of multidrug resistance on the outcomes of critically ill patients with Gram-negative bacterial pneumonia. </w:t>
      </w:r>
      <w:r w:rsidRPr="00D77E33">
        <w:rPr>
          <w:i/>
        </w:rPr>
        <w:t xml:space="preserve">Diagn Microbiol Infect Dis </w:t>
      </w:r>
      <w:r w:rsidRPr="00D77E33">
        <w:t>2007;58:99-104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6.</w:t>
      </w:r>
      <w:r w:rsidRPr="00D77E33">
        <w:tab/>
        <w:t xml:space="preserve">Tan CC, Zanariah Y, Lim KI, Balan S. Central venous catheter-related blood stream infections: Incidence and an analysis of risk factors. </w:t>
      </w:r>
      <w:r w:rsidRPr="00D77E33">
        <w:rPr>
          <w:i/>
        </w:rPr>
        <w:t xml:space="preserve">Med J Malaysia </w:t>
      </w:r>
      <w:r w:rsidRPr="00D77E33">
        <w:t>2007;62:370-374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7.</w:t>
      </w:r>
      <w:r w:rsidRPr="00D77E33">
        <w:tab/>
        <w:t xml:space="preserve">Boo NY, Ng SF, Lim VK. A case-control study of risk factors associated with rectal colonization of extended-spectrum beta-lactamase producing Klebsiella sp. in newborn infants. </w:t>
      </w:r>
      <w:r w:rsidRPr="00D77E33">
        <w:rPr>
          <w:i/>
        </w:rPr>
        <w:t xml:space="preserve">J Hosp Infect </w:t>
      </w:r>
      <w:r w:rsidRPr="00D77E33">
        <w:t>2005;61:68-74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8.</w:t>
      </w:r>
      <w:r w:rsidRPr="00D77E33">
        <w:tab/>
        <w:t xml:space="preserve">Ling ML, Ang A, Wee M, Wang GC. A nosocomial outbreak of multiresistant Acinetobacter baumannii originating from an intensive care unit. </w:t>
      </w:r>
      <w:r w:rsidRPr="00D77E33">
        <w:rPr>
          <w:i/>
        </w:rPr>
        <w:t xml:space="preserve">Infect Control Hosp Epidemiol </w:t>
      </w:r>
      <w:r w:rsidRPr="00D77E33">
        <w:t>2001;22:48-49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39.</w:t>
      </w:r>
      <w:r w:rsidRPr="00D77E33">
        <w:tab/>
        <w:t xml:space="preserve">Ng SP, Gomez JM, Lim SH, Ho NK. Reduction of nosocomial infection in a neonatal intensive care unit (NICU). </w:t>
      </w:r>
      <w:r w:rsidRPr="00D77E33">
        <w:rPr>
          <w:i/>
        </w:rPr>
        <w:t xml:space="preserve">Singapore Med J </w:t>
      </w:r>
      <w:r w:rsidRPr="00D77E33">
        <w:t>1998;39:319-323.</w:t>
      </w:r>
    </w:p>
    <w:p w:rsidR="00640337" w:rsidRPr="00D77E33" w:rsidRDefault="00640337" w:rsidP="00D77E33">
      <w:pPr>
        <w:pStyle w:val="EndNoteBibliography"/>
        <w:spacing w:after="0" w:line="312" w:lineRule="auto"/>
      </w:pPr>
      <w:r w:rsidRPr="00D77E33">
        <w:rPr>
          <w:b/>
        </w:rPr>
        <w:t>40.</w:t>
      </w:r>
      <w:r w:rsidRPr="00D77E33">
        <w:tab/>
        <w:t xml:space="preserve">Halder D, Seng QB, Malik AS, Choo KE. Neonatal septic arthritis. </w:t>
      </w:r>
      <w:r w:rsidRPr="00D77E33">
        <w:rPr>
          <w:i/>
        </w:rPr>
        <w:t xml:space="preserve">Southeast Asian J Trop Med Public Health </w:t>
      </w:r>
      <w:r w:rsidRPr="00D77E33">
        <w:t>1996;27:600-605.</w:t>
      </w:r>
    </w:p>
    <w:p w:rsidR="001F4CEA" w:rsidRPr="001F4CEA" w:rsidRDefault="00640337" w:rsidP="00077DDC">
      <w:pPr>
        <w:pStyle w:val="EndNoteBibliography"/>
        <w:spacing w:after="0" w:line="312" w:lineRule="auto"/>
        <w:rPr>
          <w:szCs w:val="20"/>
        </w:rPr>
      </w:pPr>
      <w:r w:rsidRPr="00D77E33">
        <w:rPr>
          <w:b/>
        </w:rPr>
        <w:t>41.</w:t>
      </w:r>
      <w:r w:rsidRPr="00D77E33">
        <w:tab/>
        <w:t xml:space="preserve">Tan KW, Tay L, Lim SH. An outbreak of methicillin-resistant Staphylococcus aureus in a neonatal intensive care unit in Singapore: a 20-month study of clinical characteristics and control. </w:t>
      </w:r>
      <w:r w:rsidRPr="00D77E33">
        <w:rPr>
          <w:i/>
        </w:rPr>
        <w:t xml:space="preserve">Singapore Med J </w:t>
      </w:r>
      <w:r w:rsidRPr="00D77E33">
        <w:t>1994;35:277-282.</w:t>
      </w:r>
      <w:r w:rsidR="00E57D30" w:rsidRPr="00D77E33">
        <w:rPr>
          <w:szCs w:val="20"/>
        </w:rPr>
        <w:fldChar w:fldCharType="end"/>
      </w:r>
    </w:p>
    <w:sectPr w:rsidR="001F4CEA" w:rsidRPr="001F4CEA" w:rsidSect="00C371D8">
      <w:pgSz w:w="11906" w:h="16838"/>
      <w:pgMar w:top="851" w:right="851" w:bottom="851" w:left="1134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660BE" w:rsidRPr="001C7429" w:rsidRDefault="00E660BE" w:rsidP="001C7429">
      <w:pPr>
        <w:pStyle w:val="a3"/>
        <w:rPr>
          <w:rFonts w:asciiTheme="minorHAnsi" w:eastAsiaTheme="minorHAnsi" w:hAnsiTheme="minorHAnsi" w:cstheme="minorBidi"/>
          <w:szCs w:val="28"/>
          <w:lang w:bidi="th-TH"/>
        </w:rPr>
      </w:pPr>
      <w:r>
        <w:separator/>
      </w:r>
    </w:p>
  </w:endnote>
  <w:endnote w:type="continuationSeparator" w:id="1">
    <w:p w:rsidR="00E660BE" w:rsidRPr="001C7429" w:rsidRDefault="00E660BE" w:rsidP="001C7429">
      <w:pPr>
        <w:pStyle w:val="a3"/>
        <w:rPr>
          <w:rFonts w:asciiTheme="minorHAnsi" w:eastAsiaTheme="minorHAnsi" w:hAnsiTheme="minorHAnsi" w:cstheme="minorBidi"/>
          <w:szCs w:val="28"/>
          <w:lang w:bidi="th-TH"/>
        </w:rPr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Minion">
    <w:panose1 w:val="02020500000000000000"/>
    <w:charset w:val="00"/>
    <w:family w:val="roman"/>
    <w:pitch w:val="variable"/>
    <w:sig w:usb0="00000003" w:usb1="00000000" w:usb2="00000000" w:usb3="00000000" w:csb0="00000001" w:csb1="00000000"/>
  </w:font>
  <w:font w:name="Microsoft JhengHei UI">
    <w:charset w:val="88"/>
    <w:family w:val="swiss"/>
    <w:pitch w:val="variable"/>
    <w:sig w:usb0="000002A7" w:usb1="28CF4400" w:usb2="00000016" w:usb3="00000000" w:csb0="00100009" w:csb1="00000000"/>
  </w:font>
  <w:font w:name="Candara">
    <w:panose1 w:val="020E0502030303020204"/>
    <w:charset w:val="00"/>
    <w:family w:val="swiss"/>
    <w:pitch w:val="variable"/>
    <w:sig w:usb0="A00002EF" w:usb1="40002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1707032"/>
      <w:docPartObj>
        <w:docPartGallery w:val="Page Numbers (Bottom of Page)"/>
        <w:docPartUnique/>
      </w:docPartObj>
    </w:sdtPr>
    <w:sdtContent>
      <w:p w:rsidR="0012523B" w:rsidRDefault="0012523B">
        <w:pPr>
          <w:pStyle w:val="a7"/>
          <w:jc w:val="right"/>
        </w:pPr>
        <w:r w:rsidRPr="001C7429">
          <w:rPr>
            <w:rFonts w:ascii="Times New Roman" w:hAnsi="Times New Roman" w:cs="Times New Roman"/>
            <w:sz w:val="20"/>
            <w:szCs w:val="20"/>
          </w:rPr>
          <w:t xml:space="preserve">Page </w:t>
        </w:r>
        <w:r w:rsidR="00E57D30" w:rsidRPr="001C7429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1C7429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="00E57D30" w:rsidRPr="001C7429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A50EF2" w:rsidRPr="00A50EF2">
          <w:rPr>
            <w:rFonts w:ascii="Times New Roman" w:hAnsi="Times New Roman" w:cs="Times New Roman"/>
            <w:noProof/>
            <w:sz w:val="20"/>
            <w:szCs w:val="20"/>
            <w:lang w:val="th-TH"/>
          </w:rPr>
          <w:t>2</w:t>
        </w:r>
        <w:r w:rsidR="00E57D30" w:rsidRPr="001C7429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660BE" w:rsidRPr="001C7429" w:rsidRDefault="00E660BE" w:rsidP="001C7429">
      <w:pPr>
        <w:pStyle w:val="a3"/>
        <w:rPr>
          <w:rFonts w:asciiTheme="minorHAnsi" w:eastAsiaTheme="minorHAnsi" w:hAnsiTheme="minorHAnsi" w:cstheme="minorBidi"/>
          <w:szCs w:val="28"/>
          <w:lang w:bidi="th-TH"/>
        </w:rPr>
      </w:pPr>
      <w:r>
        <w:separator/>
      </w:r>
    </w:p>
  </w:footnote>
  <w:footnote w:type="continuationSeparator" w:id="1">
    <w:p w:rsidR="00E660BE" w:rsidRPr="001C7429" w:rsidRDefault="00E660BE" w:rsidP="001C7429">
      <w:pPr>
        <w:pStyle w:val="a3"/>
        <w:rPr>
          <w:rFonts w:asciiTheme="minorHAnsi" w:eastAsiaTheme="minorHAnsi" w:hAnsiTheme="minorHAnsi" w:cstheme="minorBidi"/>
          <w:szCs w:val="28"/>
          <w:lang w:bidi="th-TH"/>
        </w:rPr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B3115FF"/>
    <w:multiLevelType w:val="hybridMultilevel"/>
    <w:tmpl w:val="F76A25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0B32EB"/>
    <w:multiLevelType w:val="hybridMultilevel"/>
    <w:tmpl w:val="155E2AEA"/>
    <w:lvl w:ilvl="0" w:tplc="FB381CEE">
      <w:start w:val="2"/>
      <w:numFmt w:val="bullet"/>
      <w:lvlText w:val=""/>
      <w:lvlJc w:val="left"/>
      <w:pPr>
        <w:ind w:left="2790" w:hanging="360"/>
      </w:pPr>
      <w:rPr>
        <w:rFonts w:ascii="Symbol" w:eastAsia="Courier New" w:hAnsi="Symbol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1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8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550" w:hanging="360"/>
      </w:pPr>
      <w:rPr>
        <w:rFonts w:ascii="Wingdings" w:hAnsi="Wingdings" w:hint="default"/>
      </w:rPr>
    </w:lvl>
  </w:abstractNum>
  <w:abstractNum w:abstractNumId="2">
    <w:nsid w:val="0C135CDD"/>
    <w:multiLevelType w:val="hybridMultilevel"/>
    <w:tmpl w:val="8C0E8B06"/>
    <w:lvl w:ilvl="0" w:tplc="FD925F7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C5F4B44"/>
    <w:multiLevelType w:val="hybridMultilevel"/>
    <w:tmpl w:val="77EE4EFC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EC439E0"/>
    <w:multiLevelType w:val="hybridMultilevel"/>
    <w:tmpl w:val="1B366AF8"/>
    <w:lvl w:ilvl="0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">
    <w:nsid w:val="1208672A"/>
    <w:multiLevelType w:val="hybridMultilevel"/>
    <w:tmpl w:val="9126D65C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>
    <w:nsid w:val="127E0FCA"/>
    <w:multiLevelType w:val="hybridMultilevel"/>
    <w:tmpl w:val="F65A692A"/>
    <w:lvl w:ilvl="0" w:tplc="8858031E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7">
    <w:nsid w:val="13D8782E"/>
    <w:multiLevelType w:val="multilevel"/>
    <w:tmpl w:val="29C0114C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8">
    <w:nsid w:val="15ED46E5"/>
    <w:multiLevelType w:val="hybridMultilevel"/>
    <w:tmpl w:val="6D5AA694"/>
    <w:lvl w:ilvl="0" w:tplc="77CA0A52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1B7E6D1F"/>
    <w:multiLevelType w:val="multilevel"/>
    <w:tmpl w:val="0E46FCB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43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61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2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2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6200" w:hanging="1800"/>
      </w:pPr>
      <w:rPr>
        <w:rFonts w:hint="default"/>
      </w:rPr>
    </w:lvl>
  </w:abstractNum>
  <w:abstractNum w:abstractNumId="10">
    <w:nsid w:val="1B8B4A40"/>
    <w:multiLevelType w:val="hybridMultilevel"/>
    <w:tmpl w:val="86F87F72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1FAB155E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0452B17"/>
    <w:multiLevelType w:val="hybridMultilevel"/>
    <w:tmpl w:val="73144398"/>
    <w:lvl w:ilvl="0" w:tplc="0409000F">
      <w:start w:val="1"/>
      <w:numFmt w:val="decimal"/>
      <w:lvlText w:val="%1."/>
      <w:lvlJc w:val="left"/>
      <w:pPr>
        <w:ind w:left="324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13">
    <w:nsid w:val="26123984"/>
    <w:multiLevelType w:val="multilevel"/>
    <w:tmpl w:val="7FD22530"/>
    <w:lvl w:ilvl="0">
      <w:start w:val="1"/>
      <w:numFmt w:val="decimal"/>
      <w:lvlText w:val="%1"/>
      <w:lvlJc w:val="left"/>
      <w:pPr>
        <w:ind w:left="375" w:hanging="37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2535" w:hanging="375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504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560" w:hanging="108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972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2240" w:hanging="144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6920" w:hanging="180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9440" w:hanging="2160"/>
      </w:pPr>
      <w:rPr>
        <w:rFonts w:hint="default"/>
        <w:b w:val="0"/>
      </w:rPr>
    </w:lvl>
  </w:abstractNum>
  <w:abstractNum w:abstractNumId="14">
    <w:nsid w:val="26E151BC"/>
    <w:multiLevelType w:val="hybridMultilevel"/>
    <w:tmpl w:val="49885E2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-720" w:hanging="360"/>
      </w:pPr>
    </w:lvl>
    <w:lvl w:ilvl="2" w:tplc="0409001B">
      <w:start w:val="1"/>
      <w:numFmt w:val="lowerRoman"/>
      <w:lvlText w:val="%3."/>
      <w:lvlJc w:val="right"/>
      <w:pPr>
        <w:ind w:left="0" w:hanging="180"/>
      </w:pPr>
    </w:lvl>
    <w:lvl w:ilvl="3" w:tplc="0409000F">
      <w:start w:val="1"/>
      <w:numFmt w:val="decimal"/>
      <w:lvlText w:val="%4."/>
      <w:lvlJc w:val="left"/>
      <w:pPr>
        <w:ind w:left="720" w:hanging="360"/>
      </w:pPr>
    </w:lvl>
    <w:lvl w:ilvl="4" w:tplc="0409000F">
      <w:start w:val="1"/>
      <w:numFmt w:val="decimal"/>
      <w:lvlText w:val="%5."/>
      <w:lvlJc w:val="left"/>
      <w:pPr>
        <w:ind w:left="1440" w:hanging="360"/>
      </w:pPr>
    </w:lvl>
    <w:lvl w:ilvl="5" w:tplc="0409001B" w:tentative="1">
      <w:start w:val="1"/>
      <w:numFmt w:val="lowerRoman"/>
      <w:lvlText w:val="%6."/>
      <w:lvlJc w:val="right"/>
      <w:pPr>
        <w:ind w:left="2160" w:hanging="180"/>
      </w:pPr>
    </w:lvl>
    <w:lvl w:ilvl="6" w:tplc="0409000F" w:tentative="1">
      <w:start w:val="1"/>
      <w:numFmt w:val="decimal"/>
      <w:lvlText w:val="%7."/>
      <w:lvlJc w:val="left"/>
      <w:pPr>
        <w:ind w:left="2880" w:hanging="360"/>
      </w:pPr>
    </w:lvl>
    <w:lvl w:ilvl="7" w:tplc="04090019" w:tentative="1">
      <w:start w:val="1"/>
      <w:numFmt w:val="lowerLetter"/>
      <w:lvlText w:val="%8."/>
      <w:lvlJc w:val="left"/>
      <w:pPr>
        <w:ind w:left="3600" w:hanging="360"/>
      </w:pPr>
    </w:lvl>
    <w:lvl w:ilvl="8" w:tplc="0409001B" w:tentative="1">
      <w:start w:val="1"/>
      <w:numFmt w:val="lowerRoman"/>
      <w:lvlText w:val="%9."/>
      <w:lvlJc w:val="right"/>
      <w:pPr>
        <w:ind w:left="4320" w:hanging="180"/>
      </w:pPr>
    </w:lvl>
  </w:abstractNum>
  <w:abstractNum w:abstractNumId="15">
    <w:nsid w:val="2A677B93"/>
    <w:multiLevelType w:val="hybridMultilevel"/>
    <w:tmpl w:val="9F760294"/>
    <w:lvl w:ilvl="0" w:tplc="C882C866">
      <w:numFmt w:val="bullet"/>
      <w:lvlText w:val="·"/>
      <w:lvlJc w:val="left"/>
      <w:pPr>
        <w:ind w:left="1272" w:hanging="552"/>
      </w:pPr>
      <w:rPr>
        <w:rFonts w:ascii="Calibri" w:eastAsia="Lucida Sans" w:hAnsi="Calibri" w:cs="Calibri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>
    <w:nsid w:val="2D374052"/>
    <w:multiLevelType w:val="multilevel"/>
    <w:tmpl w:val="A6CA2F50"/>
    <w:lvl w:ilvl="0">
      <w:start w:val="1"/>
      <w:numFmt w:val="decimal"/>
      <w:lvlText w:val="%1"/>
      <w:lvlJc w:val="left"/>
      <w:pPr>
        <w:ind w:left="375" w:hanging="375"/>
      </w:pPr>
      <w:rPr>
        <w:rFonts w:hint="default"/>
        <w:b w:val="0"/>
        <w:sz w:val="22"/>
      </w:rPr>
    </w:lvl>
    <w:lvl w:ilvl="1">
      <w:start w:val="2"/>
      <w:numFmt w:val="decimal"/>
      <w:lvlText w:val="%1.%2"/>
      <w:lvlJc w:val="left"/>
      <w:pPr>
        <w:ind w:left="1455" w:hanging="375"/>
      </w:pPr>
      <w:rPr>
        <w:rFonts w:hint="default"/>
        <w:b w:val="0"/>
        <w:sz w:val="22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  <w:b w:val="0"/>
        <w:sz w:val="22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  <w:b w:val="0"/>
        <w:sz w:val="22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  <w:b w:val="0"/>
        <w:sz w:val="22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  <w:b w:val="0"/>
        <w:sz w:val="22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  <w:b w:val="0"/>
        <w:sz w:val="22"/>
      </w:rPr>
    </w:lvl>
    <w:lvl w:ilvl="7">
      <w:start w:val="1"/>
      <w:numFmt w:val="decimal"/>
      <w:lvlText w:val="%1.%2.%3.%4.%5.%6.%7.%8"/>
      <w:lvlJc w:val="left"/>
      <w:pPr>
        <w:ind w:left="9360" w:hanging="1800"/>
      </w:pPr>
      <w:rPr>
        <w:rFonts w:hint="default"/>
        <w:b w:val="0"/>
        <w:sz w:val="22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  <w:b w:val="0"/>
        <w:sz w:val="22"/>
      </w:rPr>
    </w:lvl>
  </w:abstractNum>
  <w:abstractNum w:abstractNumId="17">
    <w:nsid w:val="2DE7409D"/>
    <w:multiLevelType w:val="hybridMultilevel"/>
    <w:tmpl w:val="F57A1316"/>
    <w:lvl w:ilvl="0" w:tplc="8D3A9438">
      <w:start w:val="3"/>
      <w:numFmt w:val="decimal"/>
      <w:lvlText w:val="%1."/>
      <w:lvlJc w:val="left"/>
      <w:pPr>
        <w:ind w:left="720" w:hanging="360"/>
      </w:pPr>
      <w:rPr>
        <w:rFonts w:cs="Lucida Sans" w:hint="default"/>
        <w:color w:val="00000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FAB63F1"/>
    <w:multiLevelType w:val="hybridMultilevel"/>
    <w:tmpl w:val="C8D40DBC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9">
    <w:nsid w:val="34770402"/>
    <w:multiLevelType w:val="hybridMultilevel"/>
    <w:tmpl w:val="C5D29254"/>
    <w:lvl w:ilvl="0" w:tplc="E40C44D4">
      <w:start w:val="3"/>
      <w:numFmt w:val="bullet"/>
      <w:lvlText w:val="-"/>
      <w:lvlJc w:val="left"/>
      <w:pPr>
        <w:ind w:left="720" w:hanging="360"/>
      </w:pPr>
      <w:rPr>
        <w:rFonts w:ascii="Lucida Sans" w:eastAsia="Lucida Sans" w:hAnsi="Lucida Sans" w:cs="Lucida Sans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E643DE0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22F5111"/>
    <w:multiLevelType w:val="multilevel"/>
    <w:tmpl w:val="598CED34"/>
    <w:lvl w:ilvl="0">
      <w:start w:val="1"/>
      <w:numFmt w:val="decimal"/>
      <w:lvlText w:val="%1."/>
      <w:lvlJc w:val="left"/>
      <w:pPr>
        <w:ind w:left="360" w:hanging="360"/>
      </w:pPr>
      <w:rPr>
        <w:rFonts w:ascii="Lucida Sans" w:hAnsi="Lucida Sans" w:cs="Lucida Sans" w:hint="default"/>
        <w:b/>
        <w:color w:val="000000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eastAsiaTheme="minorHAnsi"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eastAsiaTheme="minorHAnsi"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eastAsiaTheme="minorHAnsi" w:hint="default"/>
        <w:color w:val="auto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eastAsiaTheme="minorHAnsi" w:hint="default"/>
        <w:color w:val="auto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eastAsiaTheme="minorHAnsi" w:hint="default"/>
        <w:color w:val="auto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eastAsiaTheme="minorHAnsi" w:hint="default"/>
        <w:color w:val="auto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eastAsiaTheme="minorHAnsi" w:hint="default"/>
        <w:color w:val="auto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eastAsiaTheme="minorHAnsi" w:hint="default"/>
        <w:color w:val="auto"/>
      </w:rPr>
    </w:lvl>
  </w:abstractNum>
  <w:abstractNum w:abstractNumId="22">
    <w:nsid w:val="4A6D6EA3"/>
    <w:multiLevelType w:val="multilevel"/>
    <w:tmpl w:val="74ECE98E"/>
    <w:lvl w:ilvl="0">
      <w:start w:val="1"/>
      <w:numFmt w:val="decimal"/>
      <w:lvlText w:val="%1"/>
      <w:lvlJc w:val="left"/>
      <w:pPr>
        <w:ind w:left="360" w:hanging="360"/>
      </w:pPr>
      <w:rPr>
        <w:rFonts w:asciiTheme="minorHAnsi" w:eastAsiaTheme="minorHAnsi" w:hAnsiTheme="minorHAnsi" w:cstheme="minorBidi" w:hint="default"/>
        <w:color w:val="auto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asciiTheme="minorHAnsi" w:eastAsiaTheme="minorHAnsi" w:hAnsiTheme="minorHAnsi" w:cstheme="minorBidi" w:hint="default"/>
        <w:color w:val="auto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asciiTheme="minorHAnsi" w:eastAsiaTheme="minorHAnsi" w:hAnsiTheme="minorHAnsi" w:cstheme="minorBidi" w:hint="default"/>
        <w:color w:val="auto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asciiTheme="minorHAnsi" w:eastAsiaTheme="minorHAnsi" w:hAnsiTheme="minorHAnsi" w:cstheme="minorBidi" w:hint="default"/>
        <w:color w:val="auto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asciiTheme="minorHAnsi" w:eastAsiaTheme="minorHAnsi" w:hAnsiTheme="minorHAnsi" w:cstheme="minorBidi" w:hint="default"/>
        <w:color w:val="auto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asciiTheme="minorHAnsi" w:eastAsiaTheme="minorHAnsi" w:hAnsiTheme="minorHAnsi" w:cstheme="minorBidi" w:hint="default"/>
        <w:color w:val="auto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asciiTheme="minorHAnsi" w:eastAsiaTheme="minorHAnsi" w:hAnsiTheme="minorHAnsi" w:cstheme="minorBidi"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asciiTheme="minorHAnsi" w:eastAsiaTheme="minorHAnsi" w:hAnsiTheme="minorHAnsi" w:cstheme="minorBidi"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asciiTheme="minorHAnsi" w:eastAsiaTheme="minorHAnsi" w:hAnsiTheme="minorHAnsi" w:cstheme="minorBidi" w:hint="default"/>
        <w:color w:val="auto"/>
      </w:rPr>
    </w:lvl>
  </w:abstractNum>
  <w:abstractNum w:abstractNumId="23">
    <w:nsid w:val="506B5674"/>
    <w:multiLevelType w:val="multilevel"/>
    <w:tmpl w:val="1E88CB40"/>
    <w:lvl w:ilvl="0">
      <w:start w:val="1"/>
      <w:numFmt w:val="bullet"/>
      <w:lvlText w:val=""/>
      <w:lvlJc w:val="left"/>
      <w:pPr>
        <w:ind w:left="1440" w:firstLine="1080"/>
      </w:pPr>
      <w:rPr>
        <w:rFonts w:ascii="Symbol" w:hAnsi="Symbol" w:hint="default"/>
        <w:u w:val="none"/>
      </w:rPr>
    </w:lvl>
    <w:lvl w:ilvl="1">
      <w:start w:val="1"/>
      <w:numFmt w:val="lowerLetter"/>
      <w:lvlText w:val="%2."/>
      <w:lvlJc w:val="left"/>
      <w:pPr>
        <w:ind w:left="2160" w:firstLine="180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firstLine="252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firstLine="324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firstLine="39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firstLine="468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firstLine="540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firstLine="612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firstLine="6840"/>
      </w:pPr>
      <w:rPr>
        <w:u w:val="none"/>
      </w:rPr>
    </w:lvl>
  </w:abstractNum>
  <w:abstractNum w:abstractNumId="24">
    <w:nsid w:val="52392624"/>
    <w:multiLevelType w:val="hybridMultilevel"/>
    <w:tmpl w:val="BC800E34"/>
    <w:lvl w:ilvl="0" w:tplc="03AE8110">
      <w:numFmt w:val="bullet"/>
      <w:lvlText w:val=""/>
      <w:lvlJc w:val="left"/>
      <w:pPr>
        <w:ind w:left="2790" w:hanging="360"/>
      </w:pPr>
      <w:rPr>
        <w:rFonts w:ascii="Symbol" w:eastAsia="Courier New" w:hAnsi="Symbol" w:cs="Courier New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1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8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550" w:hanging="360"/>
      </w:pPr>
      <w:rPr>
        <w:rFonts w:ascii="Wingdings" w:hAnsi="Wingdings" w:hint="default"/>
      </w:rPr>
    </w:lvl>
  </w:abstractNum>
  <w:abstractNum w:abstractNumId="25">
    <w:nsid w:val="5814399E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A1F0EF2"/>
    <w:multiLevelType w:val="multilevel"/>
    <w:tmpl w:val="29C0114C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7">
    <w:nsid w:val="5CD75FB3"/>
    <w:multiLevelType w:val="hybridMultilevel"/>
    <w:tmpl w:val="AA2AB8AC"/>
    <w:lvl w:ilvl="0" w:tplc="E176E98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>
    <w:nsid w:val="5F9A65EB"/>
    <w:multiLevelType w:val="hybridMultilevel"/>
    <w:tmpl w:val="702E09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29A7F85"/>
    <w:multiLevelType w:val="hybridMultilevel"/>
    <w:tmpl w:val="C7FA5306"/>
    <w:lvl w:ilvl="0" w:tplc="8266E3C6">
      <w:numFmt w:val="bullet"/>
      <w:lvlText w:val="-"/>
      <w:lvlJc w:val="left"/>
      <w:pPr>
        <w:ind w:left="2520" w:hanging="360"/>
      </w:pPr>
      <w:rPr>
        <w:rFonts w:ascii="Lucida Sans" w:eastAsiaTheme="minorHAnsi" w:hAnsi="Lucida San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0">
    <w:nsid w:val="63E81444"/>
    <w:multiLevelType w:val="hybridMultilevel"/>
    <w:tmpl w:val="520E61A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40D0227"/>
    <w:multiLevelType w:val="hybridMultilevel"/>
    <w:tmpl w:val="EDC8AC76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>
    <w:nsid w:val="69900C0F"/>
    <w:multiLevelType w:val="hybridMultilevel"/>
    <w:tmpl w:val="A8BA62F2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>
    <w:nsid w:val="69AE03F7"/>
    <w:multiLevelType w:val="hybridMultilevel"/>
    <w:tmpl w:val="AFE2E0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C7A5E17"/>
    <w:multiLevelType w:val="hybridMultilevel"/>
    <w:tmpl w:val="04B4EE40"/>
    <w:lvl w:ilvl="0" w:tplc="9CE0E0C6">
      <w:start w:val="3"/>
      <w:numFmt w:val="bullet"/>
      <w:lvlText w:val="-"/>
      <w:lvlJc w:val="left"/>
      <w:pPr>
        <w:ind w:left="1800" w:hanging="360"/>
      </w:pPr>
      <w:rPr>
        <w:rFonts w:ascii="Lucida Sans" w:eastAsia="Lucida Sans" w:hAnsi="Lucida Sans" w:cs="Lucida Sans" w:hint="default"/>
        <w:b w:val="0"/>
        <w:bCs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>
    <w:nsid w:val="6CDE5B48"/>
    <w:multiLevelType w:val="hybridMultilevel"/>
    <w:tmpl w:val="3DE02D18"/>
    <w:lvl w:ilvl="0" w:tplc="E40C44D4">
      <w:start w:val="3"/>
      <w:numFmt w:val="bullet"/>
      <w:lvlText w:val="-"/>
      <w:lvlJc w:val="left"/>
      <w:pPr>
        <w:ind w:left="720" w:hanging="360"/>
      </w:pPr>
      <w:rPr>
        <w:rFonts w:ascii="Lucida Sans" w:eastAsia="Lucida Sans" w:hAnsi="Lucida Sans" w:cs="Lucida Sans" w:hint="default"/>
        <w:b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08A2A51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0CE6F3A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3DE50A3"/>
    <w:multiLevelType w:val="hybridMultilevel"/>
    <w:tmpl w:val="860CFF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77C2EFC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7A07513"/>
    <w:multiLevelType w:val="hybridMultilevel"/>
    <w:tmpl w:val="165082EC"/>
    <w:lvl w:ilvl="0" w:tplc="3FD2DEB0">
      <w:start w:val="1"/>
      <w:numFmt w:val="decimal"/>
      <w:lvlText w:val="%1."/>
      <w:lvlJc w:val="left"/>
      <w:pPr>
        <w:ind w:left="1080" w:hanging="72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A5C7347"/>
    <w:multiLevelType w:val="multilevel"/>
    <w:tmpl w:val="645C7240"/>
    <w:lvl w:ilvl="0">
      <w:start w:val="1"/>
      <w:numFmt w:val="bullet"/>
      <w:lvlText w:val="-"/>
      <w:lvlJc w:val="left"/>
      <w:pPr>
        <w:ind w:left="1440" w:firstLine="1080"/>
      </w:pPr>
      <w:rPr>
        <w:u w:val="none"/>
      </w:rPr>
    </w:lvl>
    <w:lvl w:ilvl="1">
      <w:start w:val="1"/>
      <w:numFmt w:val="bullet"/>
      <w:lvlText w:val="-"/>
      <w:lvlJc w:val="left"/>
      <w:pPr>
        <w:ind w:left="2160" w:firstLine="1800"/>
      </w:pPr>
      <w:rPr>
        <w:u w:val="none"/>
      </w:rPr>
    </w:lvl>
    <w:lvl w:ilvl="2">
      <w:start w:val="1"/>
      <w:numFmt w:val="bullet"/>
      <w:lvlText w:val="-"/>
      <w:lvlJc w:val="left"/>
      <w:pPr>
        <w:ind w:left="2880" w:firstLine="2520"/>
      </w:pPr>
      <w:rPr>
        <w:u w:val="none"/>
      </w:rPr>
    </w:lvl>
    <w:lvl w:ilvl="3">
      <w:start w:val="1"/>
      <w:numFmt w:val="bullet"/>
      <w:lvlText w:val="-"/>
      <w:lvlJc w:val="left"/>
      <w:pPr>
        <w:ind w:left="3600" w:firstLine="3240"/>
      </w:pPr>
      <w:rPr>
        <w:u w:val="none"/>
      </w:rPr>
    </w:lvl>
    <w:lvl w:ilvl="4">
      <w:start w:val="1"/>
      <w:numFmt w:val="bullet"/>
      <w:lvlText w:val="-"/>
      <w:lvlJc w:val="left"/>
      <w:pPr>
        <w:ind w:left="4320" w:firstLine="3960"/>
      </w:pPr>
      <w:rPr>
        <w:u w:val="none"/>
      </w:rPr>
    </w:lvl>
    <w:lvl w:ilvl="5">
      <w:start w:val="1"/>
      <w:numFmt w:val="bullet"/>
      <w:lvlText w:val="-"/>
      <w:lvlJc w:val="left"/>
      <w:pPr>
        <w:ind w:left="5040" w:firstLine="4680"/>
      </w:pPr>
      <w:rPr>
        <w:u w:val="none"/>
      </w:rPr>
    </w:lvl>
    <w:lvl w:ilvl="6">
      <w:start w:val="1"/>
      <w:numFmt w:val="bullet"/>
      <w:lvlText w:val="-"/>
      <w:lvlJc w:val="left"/>
      <w:pPr>
        <w:ind w:left="5760" w:firstLine="5400"/>
      </w:pPr>
      <w:rPr>
        <w:u w:val="none"/>
      </w:rPr>
    </w:lvl>
    <w:lvl w:ilvl="7">
      <w:start w:val="1"/>
      <w:numFmt w:val="bullet"/>
      <w:lvlText w:val="-"/>
      <w:lvlJc w:val="left"/>
      <w:pPr>
        <w:ind w:left="6480" w:firstLine="6120"/>
      </w:pPr>
      <w:rPr>
        <w:u w:val="none"/>
      </w:rPr>
    </w:lvl>
    <w:lvl w:ilvl="8">
      <w:start w:val="1"/>
      <w:numFmt w:val="bullet"/>
      <w:lvlText w:val="-"/>
      <w:lvlJc w:val="left"/>
      <w:pPr>
        <w:ind w:left="7200" w:firstLine="6840"/>
      </w:pPr>
      <w:rPr>
        <w:u w:val="none"/>
      </w:rPr>
    </w:lvl>
  </w:abstractNum>
  <w:abstractNum w:abstractNumId="42">
    <w:nsid w:val="7CBC1B2E"/>
    <w:multiLevelType w:val="hybridMultilevel"/>
    <w:tmpl w:val="F3A807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7D1275AF"/>
    <w:multiLevelType w:val="hybridMultilevel"/>
    <w:tmpl w:val="0610CD48"/>
    <w:lvl w:ilvl="0" w:tplc="8266E3C6">
      <w:numFmt w:val="bullet"/>
      <w:lvlText w:val="-"/>
      <w:lvlJc w:val="left"/>
      <w:pPr>
        <w:ind w:left="1080" w:hanging="360"/>
      </w:pPr>
      <w:rPr>
        <w:rFonts w:ascii="Lucida Sans" w:eastAsiaTheme="minorHAnsi" w:hAnsi="Lucida Sans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29"/>
  </w:num>
  <w:num w:numId="2">
    <w:abstractNumId w:val="22"/>
  </w:num>
  <w:num w:numId="3">
    <w:abstractNumId w:val="21"/>
  </w:num>
  <w:num w:numId="4">
    <w:abstractNumId w:val="0"/>
  </w:num>
  <w:num w:numId="5">
    <w:abstractNumId w:val="41"/>
  </w:num>
  <w:num w:numId="6">
    <w:abstractNumId w:val="23"/>
  </w:num>
  <w:num w:numId="7">
    <w:abstractNumId w:val="34"/>
  </w:num>
  <w:num w:numId="8">
    <w:abstractNumId w:val="19"/>
  </w:num>
  <w:num w:numId="9">
    <w:abstractNumId w:val="1"/>
  </w:num>
  <w:num w:numId="10">
    <w:abstractNumId w:val="42"/>
  </w:num>
  <w:num w:numId="11">
    <w:abstractNumId w:val="24"/>
  </w:num>
  <w:num w:numId="12">
    <w:abstractNumId w:val="35"/>
  </w:num>
  <w:num w:numId="13">
    <w:abstractNumId w:val="15"/>
  </w:num>
  <w:num w:numId="14">
    <w:abstractNumId w:val="43"/>
  </w:num>
  <w:num w:numId="15">
    <w:abstractNumId w:val="6"/>
  </w:num>
  <w:num w:numId="16">
    <w:abstractNumId w:val="8"/>
  </w:num>
  <w:num w:numId="17">
    <w:abstractNumId w:val="27"/>
  </w:num>
  <w:num w:numId="18">
    <w:abstractNumId w:val="12"/>
  </w:num>
  <w:num w:numId="19">
    <w:abstractNumId w:val="4"/>
  </w:num>
  <w:num w:numId="20">
    <w:abstractNumId w:val="3"/>
  </w:num>
  <w:num w:numId="21">
    <w:abstractNumId w:val="31"/>
  </w:num>
  <w:num w:numId="22">
    <w:abstractNumId w:val="10"/>
  </w:num>
  <w:num w:numId="23">
    <w:abstractNumId w:val="32"/>
  </w:num>
  <w:num w:numId="24">
    <w:abstractNumId w:val="9"/>
  </w:num>
  <w:num w:numId="25">
    <w:abstractNumId w:val="17"/>
  </w:num>
  <w:num w:numId="26">
    <w:abstractNumId w:val="30"/>
  </w:num>
  <w:num w:numId="27">
    <w:abstractNumId w:val="14"/>
  </w:num>
  <w:num w:numId="28">
    <w:abstractNumId w:val="5"/>
  </w:num>
  <w:num w:numId="29">
    <w:abstractNumId w:val="16"/>
  </w:num>
  <w:num w:numId="30">
    <w:abstractNumId w:val="18"/>
  </w:num>
  <w:num w:numId="31">
    <w:abstractNumId w:val="13"/>
  </w:num>
  <w:num w:numId="32">
    <w:abstractNumId w:val="26"/>
  </w:num>
  <w:num w:numId="33">
    <w:abstractNumId w:val="7"/>
  </w:num>
  <w:num w:numId="34">
    <w:abstractNumId w:val="38"/>
  </w:num>
  <w:num w:numId="35">
    <w:abstractNumId w:val="28"/>
  </w:num>
  <w:num w:numId="36">
    <w:abstractNumId w:val="2"/>
  </w:num>
  <w:num w:numId="37">
    <w:abstractNumId w:val="39"/>
  </w:num>
  <w:num w:numId="38">
    <w:abstractNumId w:val="25"/>
  </w:num>
  <w:num w:numId="39">
    <w:abstractNumId w:val="40"/>
  </w:num>
  <w:num w:numId="40">
    <w:abstractNumId w:val="36"/>
  </w:num>
  <w:num w:numId="41">
    <w:abstractNumId w:val="37"/>
  </w:num>
  <w:num w:numId="42">
    <w:abstractNumId w:val="33"/>
  </w:num>
  <w:num w:numId="43">
    <w:abstractNumId w:val="11"/>
  </w:num>
  <w:num w:numId="44">
    <w:abstractNumId w:val="2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8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>
    <w:applyBreakingRules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ea05pzxzx0zheezxl5dsxbvsrz2d9ezt5r&quot;&gt;Manuscript&lt;record-ids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6&lt;/item&gt;&lt;/record-ids&gt;&lt;/item&gt;&lt;/Libraries&gt;"/>
  </w:docVars>
  <w:rsids>
    <w:rsidRoot w:val="008D6724"/>
    <w:rsid w:val="000071AE"/>
    <w:rsid w:val="00014BF7"/>
    <w:rsid w:val="0002098A"/>
    <w:rsid w:val="000231BE"/>
    <w:rsid w:val="00034BF8"/>
    <w:rsid w:val="00035FE3"/>
    <w:rsid w:val="00054481"/>
    <w:rsid w:val="000563FC"/>
    <w:rsid w:val="00077DDC"/>
    <w:rsid w:val="00090DBE"/>
    <w:rsid w:val="000A7DA0"/>
    <w:rsid w:val="000B0FC2"/>
    <w:rsid w:val="000B30DD"/>
    <w:rsid w:val="000C76EE"/>
    <w:rsid w:val="000D030D"/>
    <w:rsid w:val="000D47E9"/>
    <w:rsid w:val="000D747C"/>
    <w:rsid w:val="000F1D21"/>
    <w:rsid w:val="000F36E5"/>
    <w:rsid w:val="000F63DF"/>
    <w:rsid w:val="001008C0"/>
    <w:rsid w:val="001079C5"/>
    <w:rsid w:val="00121589"/>
    <w:rsid w:val="0012288B"/>
    <w:rsid w:val="0012523B"/>
    <w:rsid w:val="001311F4"/>
    <w:rsid w:val="0013482B"/>
    <w:rsid w:val="00147CB4"/>
    <w:rsid w:val="001575B4"/>
    <w:rsid w:val="0016273A"/>
    <w:rsid w:val="001644ED"/>
    <w:rsid w:val="00166CE3"/>
    <w:rsid w:val="00175B71"/>
    <w:rsid w:val="00184D5E"/>
    <w:rsid w:val="001A710A"/>
    <w:rsid w:val="001B5EE4"/>
    <w:rsid w:val="001C08DA"/>
    <w:rsid w:val="001C139C"/>
    <w:rsid w:val="001C2C03"/>
    <w:rsid w:val="001C3B60"/>
    <w:rsid w:val="001C6D7F"/>
    <w:rsid w:val="001C7429"/>
    <w:rsid w:val="001D3688"/>
    <w:rsid w:val="001D7E01"/>
    <w:rsid w:val="001F4CEA"/>
    <w:rsid w:val="0020184F"/>
    <w:rsid w:val="00202661"/>
    <w:rsid w:val="002029FD"/>
    <w:rsid w:val="00213766"/>
    <w:rsid w:val="002146E5"/>
    <w:rsid w:val="00224D82"/>
    <w:rsid w:val="002257D5"/>
    <w:rsid w:val="0024124B"/>
    <w:rsid w:val="00243EF7"/>
    <w:rsid w:val="00257E41"/>
    <w:rsid w:val="00263712"/>
    <w:rsid w:val="002759BE"/>
    <w:rsid w:val="00275C17"/>
    <w:rsid w:val="00282CBB"/>
    <w:rsid w:val="00284FEB"/>
    <w:rsid w:val="00290497"/>
    <w:rsid w:val="00296D45"/>
    <w:rsid w:val="002A3C72"/>
    <w:rsid w:val="002A4DDC"/>
    <w:rsid w:val="002D14F0"/>
    <w:rsid w:val="002E3F8D"/>
    <w:rsid w:val="002E5E8C"/>
    <w:rsid w:val="002E7525"/>
    <w:rsid w:val="002F0AE1"/>
    <w:rsid w:val="002F75C5"/>
    <w:rsid w:val="00302928"/>
    <w:rsid w:val="00316865"/>
    <w:rsid w:val="00324EC1"/>
    <w:rsid w:val="00344319"/>
    <w:rsid w:val="003468D8"/>
    <w:rsid w:val="00362939"/>
    <w:rsid w:val="003715E0"/>
    <w:rsid w:val="003731D4"/>
    <w:rsid w:val="00385EF0"/>
    <w:rsid w:val="00387959"/>
    <w:rsid w:val="003B54B5"/>
    <w:rsid w:val="003C0745"/>
    <w:rsid w:val="003C0B44"/>
    <w:rsid w:val="003C68FA"/>
    <w:rsid w:val="003F7FFD"/>
    <w:rsid w:val="004177AF"/>
    <w:rsid w:val="00424F30"/>
    <w:rsid w:val="004411AF"/>
    <w:rsid w:val="00441E05"/>
    <w:rsid w:val="00443E6F"/>
    <w:rsid w:val="00457444"/>
    <w:rsid w:val="0046676B"/>
    <w:rsid w:val="0047480E"/>
    <w:rsid w:val="0047527A"/>
    <w:rsid w:val="00477E11"/>
    <w:rsid w:val="00485270"/>
    <w:rsid w:val="00490D8D"/>
    <w:rsid w:val="0049222B"/>
    <w:rsid w:val="004B0D43"/>
    <w:rsid w:val="004B6DAF"/>
    <w:rsid w:val="004D54DF"/>
    <w:rsid w:val="0050614D"/>
    <w:rsid w:val="00513E8C"/>
    <w:rsid w:val="005153BB"/>
    <w:rsid w:val="00515981"/>
    <w:rsid w:val="00516462"/>
    <w:rsid w:val="00524C7D"/>
    <w:rsid w:val="00533090"/>
    <w:rsid w:val="00535698"/>
    <w:rsid w:val="00536960"/>
    <w:rsid w:val="00540B5F"/>
    <w:rsid w:val="00540E09"/>
    <w:rsid w:val="00546641"/>
    <w:rsid w:val="00550A72"/>
    <w:rsid w:val="00551AA0"/>
    <w:rsid w:val="0055338A"/>
    <w:rsid w:val="00555A9C"/>
    <w:rsid w:val="00557F30"/>
    <w:rsid w:val="00560038"/>
    <w:rsid w:val="005606C2"/>
    <w:rsid w:val="00561A20"/>
    <w:rsid w:val="00573E7B"/>
    <w:rsid w:val="005742C5"/>
    <w:rsid w:val="00574E01"/>
    <w:rsid w:val="005768A2"/>
    <w:rsid w:val="00582FA2"/>
    <w:rsid w:val="00594DE9"/>
    <w:rsid w:val="005B483A"/>
    <w:rsid w:val="005B64AD"/>
    <w:rsid w:val="005B7A2B"/>
    <w:rsid w:val="005C1318"/>
    <w:rsid w:val="005E22B1"/>
    <w:rsid w:val="005F38F3"/>
    <w:rsid w:val="005F605E"/>
    <w:rsid w:val="006275C1"/>
    <w:rsid w:val="00640337"/>
    <w:rsid w:val="00645BDA"/>
    <w:rsid w:val="0065391D"/>
    <w:rsid w:val="00654D84"/>
    <w:rsid w:val="00670EF7"/>
    <w:rsid w:val="006738AB"/>
    <w:rsid w:val="00682771"/>
    <w:rsid w:val="0068476F"/>
    <w:rsid w:val="00697F2F"/>
    <w:rsid w:val="006A4F47"/>
    <w:rsid w:val="006D1418"/>
    <w:rsid w:val="006D6AFE"/>
    <w:rsid w:val="006D70D0"/>
    <w:rsid w:val="006F4151"/>
    <w:rsid w:val="006F432B"/>
    <w:rsid w:val="0070476B"/>
    <w:rsid w:val="007071D8"/>
    <w:rsid w:val="00711AB2"/>
    <w:rsid w:val="00714CEA"/>
    <w:rsid w:val="0071613C"/>
    <w:rsid w:val="00730C24"/>
    <w:rsid w:val="00731445"/>
    <w:rsid w:val="00737882"/>
    <w:rsid w:val="00746BBA"/>
    <w:rsid w:val="00746E73"/>
    <w:rsid w:val="0075454A"/>
    <w:rsid w:val="0076174B"/>
    <w:rsid w:val="00763835"/>
    <w:rsid w:val="00766E88"/>
    <w:rsid w:val="00771DCE"/>
    <w:rsid w:val="00780282"/>
    <w:rsid w:val="00784C8F"/>
    <w:rsid w:val="00786F88"/>
    <w:rsid w:val="00796966"/>
    <w:rsid w:val="007B2E78"/>
    <w:rsid w:val="007B315E"/>
    <w:rsid w:val="007C1E02"/>
    <w:rsid w:val="007C396B"/>
    <w:rsid w:val="007D2F8E"/>
    <w:rsid w:val="007E481F"/>
    <w:rsid w:val="007F3DE2"/>
    <w:rsid w:val="008038C4"/>
    <w:rsid w:val="00825B09"/>
    <w:rsid w:val="008301E9"/>
    <w:rsid w:val="00832D06"/>
    <w:rsid w:val="00841635"/>
    <w:rsid w:val="008563EF"/>
    <w:rsid w:val="0087493B"/>
    <w:rsid w:val="00887EC2"/>
    <w:rsid w:val="0089646A"/>
    <w:rsid w:val="008A72EE"/>
    <w:rsid w:val="008C05A2"/>
    <w:rsid w:val="008C1BE1"/>
    <w:rsid w:val="008D6724"/>
    <w:rsid w:val="008E24AA"/>
    <w:rsid w:val="008F0D5B"/>
    <w:rsid w:val="008F3F14"/>
    <w:rsid w:val="00900407"/>
    <w:rsid w:val="0090566F"/>
    <w:rsid w:val="00925AC4"/>
    <w:rsid w:val="009318F3"/>
    <w:rsid w:val="009412D6"/>
    <w:rsid w:val="00943634"/>
    <w:rsid w:val="0094439E"/>
    <w:rsid w:val="00945344"/>
    <w:rsid w:val="00962A03"/>
    <w:rsid w:val="009762AC"/>
    <w:rsid w:val="00985741"/>
    <w:rsid w:val="00994630"/>
    <w:rsid w:val="009A1A86"/>
    <w:rsid w:val="009D55A6"/>
    <w:rsid w:val="009F14B5"/>
    <w:rsid w:val="009F47DB"/>
    <w:rsid w:val="00A00FD1"/>
    <w:rsid w:val="00A13265"/>
    <w:rsid w:val="00A22A9A"/>
    <w:rsid w:val="00A2429A"/>
    <w:rsid w:val="00A24A90"/>
    <w:rsid w:val="00A27F19"/>
    <w:rsid w:val="00A42F8C"/>
    <w:rsid w:val="00A4525F"/>
    <w:rsid w:val="00A50EF2"/>
    <w:rsid w:val="00A55C1B"/>
    <w:rsid w:val="00A739C3"/>
    <w:rsid w:val="00A74C42"/>
    <w:rsid w:val="00A76AFE"/>
    <w:rsid w:val="00A778AB"/>
    <w:rsid w:val="00A80EFE"/>
    <w:rsid w:val="00A813EB"/>
    <w:rsid w:val="00A86E4E"/>
    <w:rsid w:val="00A91899"/>
    <w:rsid w:val="00A91B5F"/>
    <w:rsid w:val="00AB79F0"/>
    <w:rsid w:val="00AC4DA1"/>
    <w:rsid w:val="00AE63CC"/>
    <w:rsid w:val="00B01218"/>
    <w:rsid w:val="00B12980"/>
    <w:rsid w:val="00B229AB"/>
    <w:rsid w:val="00B24ED2"/>
    <w:rsid w:val="00B4704F"/>
    <w:rsid w:val="00B559B3"/>
    <w:rsid w:val="00B56867"/>
    <w:rsid w:val="00B617A3"/>
    <w:rsid w:val="00B64703"/>
    <w:rsid w:val="00B72B0F"/>
    <w:rsid w:val="00B74AFC"/>
    <w:rsid w:val="00B76711"/>
    <w:rsid w:val="00BB7D42"/>
    <w:rsid w:val="00BD7505"/>
    <w:rsid w:val="00BE05E5"/>
    <w:rsid w:val="00BF625F"/>
    <w:rsid w:val="00C01482"/>
    <w:rsid w:val="00C1112A"/>
    <w:rsid w:val="00C13357"/>
    <w:rsid w:val="00C251AE"/>
    <w:rsid w:val="00C25A96"/>
    <w:rsid w:val="00C371D8"/>
    <w:rsid w:val="00C44566"/>
    <w:rsid w:val="00C50026"/>
    <w:rsid w:val="00C53BD3"/>
    <w:rsid w:val="00C53D7F"/>
    <w:rsid w:val="00C617C2"/>
    <w:rsid w:val="00C63536"/>
    <w:rsid w:val="00C75A5D"/>
    <w:rsid w:val="00C9141E"/>
    <w:rsid w:val="00C93FA6"/>
    <w:rsid w:val="00C94D7D"/>
    <w:rsid w:val="00CB6FAA"/>
    <w:rsid w:val="00CF0ECF"/>
    <w:rsid w:val="00CF19E7"/>
    <w:rsid w:val="00CF2796"/>
    <w:rsid w:val="00D00820"/>
    <w:rsid w:val="00D070A4"/>
    <w:rsid w:val="00D20603"/>
    <w:rsid w:val="00D26412"/>
    <w:rsid w:val="00D40C82"/>
    <w:rsid w:val="00D66054"/>
    <w:rsid w:val="00D671E8"/>
    <w:rsid w:val="00D67F20"/>
    <w:rsid w:val="00D77E33"/>
    <w:rsid w:val="00D91FBA"/>
    <w:rsid w:val="00D93591"/>
    <w:rsid w:val="00DA30CD"/>
    <w:rsid w:val="00DA38FA"/>
    <w:rsid w:val="00DB15EF"/>
    <w:rsid w:val="00DC6025"/>
    <w:rsid w:val="00DD113B"/>
    <w:rsid w:val="00DE60CE"/>
    <w:rsid w:val="00DF264F"/>
    <w:rsid w:val="00DF2EBB"/>
    <w:rsid w:val="00E069C9"/>
    <w:rsid w:val="00E1370D"/>
    <w:rsid w:val="00E13F2F"/>
    <w:rsid w:val="00E1791F"/>
    <w:rsid w:val="00E262E9"/>
    <w:rsid w:val="00E44C7F"/>
    <w:rsid w:val="00E47AEF"/>
    <w:rsid w:val="00E57D30"/>
    <w:rsid w:val="00E660BE"/>
    <w:rsid w:val="00E81231"/>
    <w:rsid w:val="00E92317"/>
    <w:rsid w:val="00E9432A"/>
    <w:rsid w:val="00E97AC8"/>
    <w:rsid w:val="00EA31DE"/>
    <w:rsid w:val="00EB6307"/>
    <w:rsid w:val="00EC4C5B"/>
    <w:rsid w:val="00ED7A1C"/>
    <w:rsid w:val="00EE26AF"/>
    <w:rsid w:val="00EF2F4A"/>
    <w:rsid w:val="00EF32AB"/>
    <w:rsid w:val="00EF5CCA"/>
    <w:rsid w:val="00F0655E"/>
    <w:rsid w:val="00F151C7"/>
    <w:rsid w:val="00F265D6"/>
    <w:rsid w:val="00F27BFD"/>
    <w:rsid w:val="00F3110F"/>
    <w:rsid w:val="00F3641D"/>
    <w:rsid w:val="00F37283"/>
    <w:rsid w:val="00F4494B"/>
    <w:rsid w:val="00F51090"/>
    <w:rsid w:val="00F51FBB"/>
    <w:rsid w:val="00F576A6"/>
    <w:rsid w:val="00F642D9"/>
    <w:rsid w:val="00F6634A"/>
    <w:rsid w:val="00F72F7E"/>
    <w:rsid w:val="00F75B4A"/>
    <w:rsid w:val="00F80BB5"/>
    <w:rsid w:val="00F80EF0"/>
    <w:rsid w:val="00FA28D0"/>
    <w:rsid w:val="00FB2031"/>
    <w:rsid w:val="00FC40D3"/>
    <w:rsid w:val="00FD1484"/>
    <w:rsid w:val="00FD60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F625F"/>
  </w:style>
  <w:style w:type="paragraph" w:styleId="1">
    <w:name w:val="heading 1"/>
    <w:basedOn w:val="a"/>
    <w:link w:val="10"/>
    <w:uiPriority w:val="9"/>
    <w:qFormat/>
    <w:rsid w:val="00224D82"/>
    <w:pPr>
      <w:spacing w:before="100" w:beforeAutospacing="1" w:after="100" w:afterAutospacing="1" w:line="240" w:lineRule="auto"/>
      <w:outlineLvl w:val="0"/>
    </w:pPr>
    <w:rPr>
      <w:rFonts w:ascii="Angsana New" w:eastAsia="Times New Roman" w:hAnsi="Angsana New" w:cs="Angsana New"/>
      <w:b/>
      <w:bCs/>
      <w:kern w:val="36"/>
      <w:sz w:val="48"/>
      <w:szCs w:val="4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24D82"/>
    <w:pPr>
      <w:keepNext/>
      <w:keepLines/>
      <w:spacing w:before="40" w:after="0" w:line="259" w:lineRule="auto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24D82"/>
    <w:pPr>
      <w:keepNext/>
      <w:keepLines/>
      <w:spacing w:before="40" w:after="0" w:line="259" w:lineRule="auto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basedOn w:val="a0"/>
    <w:link w:val="1"/>
    <w:uiPriority w:val="9"/>
    <w:rsid w:val="00224D82"/>
    <w:rPr>
      <w:rFonts w:ascii="Angsana New" w:eastAsia="Times New Roman" w:hAnsi="Angsana New" w:cs="Angsana New"/>
      <w:b/>
      <w:bCs/>
      <w:kern w:val="36"/>
      <w:sz w:val="48"/>
      <w:szCs w:val="48"/>
    </w:rPr>
  </w:style>
  <w:style w:type="paragraph" w:styleId="a3">
    <w:name w:val="No Spacing"/>
    <w:link w:val="a4"/>
    <w:uiPriority w:val="1"/>
    <w:qFormat/>
    <w:rsid w:val="00C371D8"/>
    <w:pPr>
      <w:spacing w:after="0" w:line="240" w:lineRule="auto"/>
    </w:pPr>
    <w:rPr>
      <w:rFonts w:ascii="Calibri" w:eastAsia="Calibri" w:hAnsi="Calibri" w:cs="Times New Roman"/>
      <w:szCs w:val="22"/>
      <w:lang w:bidi="ar-SA"/>
    </w:rPr>
  </w:style>
  <w:style w:type="character" w:customStyle="1" w:styleId="a4">
    <w:name w:val="ไม่มีการเว้นระยะห่าง อักขระ"/>
    <w:link w:val="a3"/>
    <w:uiPriority w:val="1"/>
    <w:qFormat/>
    <w:rsid w:val="00224D82"/>
    <w:rPr>
      <w:rFonts w:ascii="Calibri" w:eastAsia="Calibri" w:hAnsi="Calibri" w:cs="Times New Roman"/>
      <w:szCs w:val="22"/>
      <w:lang w:bidi="ar-SA"/>
    </w:rPr>
  </w:style>
  <w:style w:type="paragraph" w:styleId="a5">
    <w:name w:val="header"/>
    <w:basedOn w:val="a"/>
    <w:link w:val="a6"/>
    <w:uiPriority w:val="99"/>
    <w:unhideWhenUsed/>
    <w:rsid w:val="001C74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หัวกระดาษ อักขระ"/>
    <w:basedOn w:val="a0"/>
    <w:link w:val="a5"/>
    <w:uiPriority w:val="99"/>
    <w:rsid w:val="001C7429"/>
  </w:style>
  <w:style w:type="paragraph" w:styleId="a7">
    <w:name w:val="footer"/>
    <w:basedOn w:val="a"/>
    <w:link w:val="a8"/>
    <w:uiPriority w:val="99"/>
    <w:unhideWhenUsed/>
    <w:rsid w:val="001C742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8">
    <w:name w:val="ท้ายกระดาษ อักขระ"/>
    <w:basedOn w:val="a0"/>
    <w:link w:val="a7"/>
    <w:uiPriority w:val="99"/>
    <w:qFormat/>
    <w:rsid w:val="001C7429"/>
  </w:style>
  <w:style w:type="paragraph" w:customStyle="1" w:styleId="EndNoteBibliographyTitle">
    <w:name w:val="EndNote Bibliography Title"/>
    <w:basedOn w:val="a"/>
    <w:link w:val="EndNoteBibliographyTitle0"/>
    <w:rsid w:val="00711AB2"/>
    <w:pPr>
      <w:spacing w:after="0"/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0">
    <w:name w:val="EndNote Bibliography Title อักขระ"/>
    <w:basedOn w:val="a0"/>
    <w:link w:val="EndNoteBibliographyTitle"/>
    <w:rsid w:val="00711AB2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11AB2"/>
    <w:pPr>
      <w:spacing w:line="240" w:lineRule="auto"/>
    </w:pPr>
    <w:rPr>
      <w:rFonts w:ascii="Times New Roman" w:hAnsi="Times New Roman" w:cs="Times New Roman"/>
      <w:noProof/>
      <w:sz w:val="20"/>
    </w:rPr>
  </w:style>
  <w:style w:type="character" w:customStyle="1" w:styleId="EndNoteBibliography0">
    <w:name w:val="EndNote Bibliography อักขระ"/>
    <w:basedOn w:val="a0"/>
    <w:link w:val="EndNoteBibliography"/>
    <w:rsid w:val="00711AB2"/>
    <w:rPr>
      <w:rFonts w:ascii="Times New Roman" w:hAnsi="Times New Roman" w:cs="Times New Roman"/>
      <w:noProof/>
      <w:sz w:val="20"/>
    </w:rPr>
  </w:style>
  <w:style w:type="character" w:styleId="a9">
    <w:name w:val="Hyperlink"/>
    <w:basedOn w:val="a0"/>
    <w:uiPriority w:val="99"/>
    <w:unhideWhenUsed/>
    <w:rsid w:val="00711AB2"/>
    <w:rPr>
      <w:color w:val="0000FF" w:themeColor="hyperlink"/>
      <w:u w:val="single"/>
    </w:rPr>
  </w:style>
  <w:style w:type="table" w:styleId="aa">
    <w:name w:val="Table Grid"/>
    <w:basedOn w:val="a1"/>
    <w:uiPriority w:val="39"/>
    <w:rsid w:val="008E24A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40">
    <w:name w:val="หัวเรื่อง 4 อักขระ"/>
    <w:basedOn w:val="a0"/>
    <w:link w:val="4"/>
    <w:uiPriority w:val="9"/>
    <w:semiHidden/>
    <w:rsid w:val="00224D82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50">
    <w:name w:val="หัวเรื่อง 5 อักขระ"/>
    <w:basedOn w:val="a0"/>
    <w:link w:val="5"/>
    <w:uiPriority w:val="9"/>
    <w:semiHidden/>
    <w:rsid w:val="00224D82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ab">
    <w:name w:val="annotation text"/>
    <w:basedOn w:val="a"/>
    <w:link w:val="ac"/>
    <w:uiPriority w:val="99"/>
    <w:unhideWhenUsed/>
    <w:rsid w:val="00224D82"/>
    <w:pPr>
      <w:spacing w:line="240" w:lineRule="auto"/>
    </w:pPr>
    <w:rPr>
      <w:rFonts w:ascii="Calibri" w:eastAsia="Calibri" w:hAnsi="Calibri" w:cs="Angsana New"/>
      <w:sz w:val="20"/>
      <w:szCs w:val="25"/>
    </w:rPr>
  </w:style>
  <w:style w:type="character" w:customStyle="1" w:styleId="ac">
    <w:name w:val="ข้อความข้อคิดเห็น อักขระ"/>
    <w:basedOn w:val="a0"/>
    <w:link w:val="ab"/>
    <w:uiPriority w:val="99"/>
    <w:rsid w:val="00224D82"/>
    <w:rPr>
      <w:rFonts w:ascii="Calibri" w:eastAsia="Calibri" w:hAnsi="Calibri" w:cs="Angsana New"/>
      <w:sz w:val="20"/>
      <w:szCs w:val="25"/>
    </w:rPr>
  </w:style>
  <w:style w:type="paragraph" w:styleId="ad">
    <w:name w:val="List Paragraph"/>
    <w:basedOn w:val="a"/>
    <w:uiPriority w:val="34"/>
    <w:qFormat/>
    <w:rsid w:val="00224D82"/>
    <w:pPr>
      <w:spacing w:after="160" w:line="259" w:lineRule="auto"/>
      <w:ind w:left="720"/>
      <w:contextualSpacing/>
    </w:pPr>
  </w:style>
  <w:style w:type="character" w:customStyle="1" w:styleId="EndNoteBibliographyChar">
    <w:name w:val="EndNote Bibliography Char"/>
    <w:basedOn w:val="a0"/>
    <w:rsid w:val="00224D82"/>
    <w:rPr>
      <w:rFonts w:ascii="Times New Roman" w:hAnsi="Times New Roman" w:cs="Times New Roman"/>
      <w:noProof/>
      <w:sz w:val="20"/>
    </w:rPr>
  </w:style>
  <w:style w:type="character" w:styleId="ae">
    <w:name w:val="Emphasis"/>
    <w:basedOn w:val="a0"/>
    <w:uiPriority w:val="20"/>
    <w:qFormat/>
    <w:rsid w:val="00224D82"/>
    <w:rPr>
      <w:i/>
      <w:iCs/>
    </w:rPr>
  </w:style>
  <w:style w:type="character" w:customStyle="1" w:styleId="apple-converted-space">
    <w:name w:val="apple-converted-space"/>
    <w:basedOn w:val="a0"/>
    <w:rsid w:val="00224D82"/>
  </w:style>
  <w:style w:type="character" w:customStyle="1" w:styleId="EndNoteBibliographyTitleChar">
    <w:name w:val="EndNote Bibliography Title Char"/>
    <w:basedOn w:val="a0"/>
    <w:rsid w:val="00224D82"/>
    <w:rPr>
      <w:rFonts w:ascii="Times New Roman" w:hAnsi="Times New Roman" w:cs="Times New Roman"/>
      <w:noProof/>
      <w:sz w:val="20"/>
    </w:rPr>
  </w:style>
  <w:style w:type="character" w:customStyle="1" w:styleId="af">
    <w:name w:val="ข้อความบอลลูน อักขระ"/>
    <w:basedOn w:val="a0"/>
    <w:link w:val="af0"/>
    <w:uiPriority w:val="99"/>
    <w:semiHidden/>
    <w:rsid w:val="00224D82"/>
    <w:rPr>
      <w:rFonts w:ascii="Segoe UI" w:hAnsi="Segoe UI" w:cs="Angsana New"/>
      <w:sz w:val="18"/>
      <w:szCs w:val="22"/>
    </w:rPr>
  </w:style>
  <w:style w:type="paragraph" w:styleId="af0">
    <w:name w:val="Balloon Text"/>
    <w:basedOn w:val="a"/>
    <w:link w:val="af"/>
    <w:uiPriority w:val="99"/>
    <w:semiHidden/>
    <w:unhideWhenUsed/>
    <w:rsid w:val="00224D82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af1">
    <w:name w:val="ชื่อเรื่องของข้อคิดเห็น อักขระ"/>
    <w:basedOn w:val="ac"/>
    <w:link w:val="af2"/>
    <w:uiPriority w:val="99"/>
    <w:semiHidden/>
    <w:rsid w:val="00224D82"/>
    <w:rPr>
      <w:b/>
      <w:bCs/>
    </w:rPr>
  </w:style>
  <w:style w:type="paragraph" w:styleId="af2">
    <w:name w:val="annotation subject"/>
    <w:basedOn w:val="ab"/>
    <w:next w:val="ab"/>
    <w:link w:val="af1"/>
    <w:uiPriority w:val="99"/>
    <w:semiHidden/>
    <w:unhideWhenUsed/>
    <w:rsid w:val="00224D82"/>
    <w:pPr>
      <w:spacing w:after="160"/>
    </w:pPr>
    <w:rPr>
      <w:rFonts w:asciiTheme="minorHAnsi" w:eastAsiaTheme="minorHAnsi" w:hAnsiTheme="minorHAnsi" w:cstheme="minorBidi"/>
      <w:b/>
      <w:bCs/>
    </w:rPr>
  </w:style>
  <w:style w:type="character" w:customStyle="1" w:styleId="st">
    <w:name w:val="st"/>
    <w:basedOn w:val="a0"/>
    <w:rsid w:val="00224D82"/>
  </w:style>
  <w:style w:type="character" w:customStyle="1" w:styleId="il">
    <w:name w:val="il"/>
    <w:basedOn w:val="a0"/>
    <w:rsid w:val="00224D82"/>
  </w:style>
  <w:style w:type="character" w:customStyle="1" w:styleId="tgc">
    <w:name w:val="_tgc"/>
    <w:basedOn w:val="a0"/>
    <w:rsid w:val="00224D82"/>
  </w:style>
  <w:style w:type="paragraph" w:customStyle="1" w:styleId="headinganchor">
    <w:name w:val="headinganchor"/>
    <w:basedOn w:val="a"/>
    <w:rsid w:val="00224D82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  <w:sz w:val="28"/>
    </w:rPr>
  </w:style>
  <w:style w:type="character" w:customStyle="1" w:styleId="headingendmark">
    <w:name w:val="headingendmark"/>
    <w:basedOn w:val="a0"/>
    <w:rsid w:val="00224D82"/>
  </w:style>
  <w:style w:type="paragraph" w:customStyle="1" w:styleId="bulletindent1">
    <w:name w:val="bulletindent1"/>
    <w:basedOn w:val="a"/>
    <w:rsid w:val="00224D82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  <w:sz w:val="28"/>
    </w:rPr>
  </w:style>
  <w:style w:type="character" w:customStyle="1" w:styleId="glyph">
    <w:name w:val="glyph"/>
    <w:basedOn w:val="a0"/>
    <w:rsid w:val="00224D82"/>
  </w:style>
  <w:style w:type="character" w:styleId="af3">
    <w:name w:val="Intense Emphasis"/>
    <w:basedOn w:val="a0"/>
    <w:uiPriority w:val="21"/>
    <w:qFormat/>
    <w:rsid w:val="00224D82"/>
    <w:rPr>
      <w:b/>
      <w:bCs/>
      <w:i/>
      <w:iCs/>
      <w:color w:val="4F81BD" w:themeColor="accent1"/>
    </w:rPr>
  </w:style>
  <w:style w:type="character" w:styleId="af4">
    <w:name w:val="Book Title"/>
    <w:basedOn w:val="a0"/>
    <w:uiPriority w:val="33"/>
    <w:qFormat/>
    <w:rsid w:val="00224D82"/>
    <w:rPr>
      <w:b/>
      <w:bCs/>
      <w:smallCaps/>
      <w:spacing w:val="5"/>
    </w:rPr>
  </w:style>
  <w:style w:type="paragraph" w:styleId="af5">
    <w:name w:val="Title"/>
    <w:basedOn w:val="a"/>
    <w:next w:val="a"/>
    <w:link w:val="af6"/>
    <w:uiPriority w:val="10"/>
    <w:qFormat/>
    <w:rsid w:val="00224D82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66"/>
    </w:rPr>
  </w:style>
  <w:style w:type="character" w:customStyle="1" w:styleId="af6">
    <w:name w:val="ชื่อเรื่อง อักขระ"/>
    <w:basedOn w:val="a0"/>
    <w:link w:val="af5"/>
    <w:uiPriority w:val="10"/>
    <w:rsid w:val="00224D8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66"/>
    </w:rPr>
  </w:style>
  <w:style w:type="character" w:customStyle="1" w:styleId="author">
    <w:name w:val="author"/>
    <w:basedOn w:val="a0"/>
    <w:rsid w:val="00224D82"/>
  </w:style>
  <w:style w:type="character" w:customStyle="1" w:styleId="pubyear">
    <w:name w:val="pubyear"/>
    <w:basedOn w:val="a0"/>
    <w:rsid w:val="00224D82"/>
  </w:style>
  <w:style w:type="character" w:customStyle="1" w:styleId="articletitle">
    <w:name w:val="articletitle"/>
    <w:basedOn w:val="a0"/>
    <w:rsid w:val="00224D82"/>
  </w:style>
  <w:style w:type="character" w:customStyle="1" w:styleId="journaltitle">
    <w:name w:val="journaltitle"/>
    <w:basedOn w:val="a0"/>
    <w:rsid w:val="00224D82"/>
  </w:style>
  <w:style w:type="character" w:customStyle="1" w:styleId="vol">
    <w:name w:val="vol"/>
    <w:basedOn w:val="a0"/>
    <w:rsid w:val="00224D82"/>
  </w:style>
  <w:style w:type="character" w:customStyle="1" w:styleId="pagefirst">
    <w:name w:val="pagefirst"/>
    <w:basedOn w:val="a0"/>
    <w:rsid w:val="00224D8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5081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8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2117BE-9E71-41DE-B6E2-F5A308D9EB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5</Pages>
  <Words>15056</Words>
  <Characters>85825</Characters>
  <Application>Microsoft Office Word</Application>
  <DocSecurity>0</DocSecurity>
  <Lines>715</Lines>
  <Paragraphs>201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www.easyosteam.com</Company>
  <LinksUpToDate>false</LinksUpToDate>
  <CharactersWithSpaces>10068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tawat</dc:creator>
  <cp:keywords/>
  <dc:description/>
  <cp:lastModifiedBy>Nattawat</cp:lastModifiedBy>
  <cp:revision>12</cp:revision>
  <cp:lastPrinted>2017-10-12T19:33:00Z</cp:lastPrinted>
  <dcterms:created xsi:type="dcterms:W3CDTF">2017-10-12T19:32:00Z</dcterms:created>
  <dcterms:modified xsi:type="dcterms:W3CDTF">2018-02-06T08:06:00Z</dcterms:modified>
</cp:coreProperties>
</file>